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00ED5050" w14:textId="016BD0B6" w:rsidR="007B503F" w:rsidRDefault="007B503F" w:rsidP="007B503F">
      <w:pPr>
        <w:spacing w:after="0" w:line="480" w:lineRule="auto"/>
        <w:ind w:firstLine="708"/>
        <w:jc w:val="both"/>
        <w:rPr>
          <w:rFonts w:ascii="Times New Roman" w:hAnsi="Times New Roman"/>
          <w:bCs/>
          <w:color w:val="000000"/>
          <w:sz w:val="24"/>
          <w:szCs w:val="24"/>
          <w:lang w:val="en-US"/>
        </w:rPr>
      </w:pPr>
      <w:r w:rsidRPr="00472DCC">
        <w:rPr>
          <w:rFonts w:ascii="Times New Roman" w:hAnsi="Times New Roman"/>
          <w:bCs/>
          <w:color w:val="000000"/>
          <w:sz w:val="24"/>
          <w:szCs w:val="24"/>
          <w:lang w:val="en-US"/>
        </w:rPr>
        <w:t xml:space="preserve">The first fat percentage estimation protocol used was Faulkner's for 4 skinfolds: fat percentage = sum of 4 skinfolds x 0.153 + 5.783 </w:t>
      </w:r>
      <w:r w:rsidRPr="00472DCC">
        <w:rPr>
          <w:rFonts w:ascii="Times New Roman" w:hAnsi="Times New Roman"/>
          <w:bCs/>
          <w:color w:val="000000"/>
          <w:sz w:val="24"/>
          <w:szCs w:val="24"/>
          <w:lang w:val="en-US"/>
        </w:rPr>
        <w:fldChar w:fldCharType="begin" w:fldLock="1"/>
      </w:r>
      <w:r w:rsidR="000F274D">
        <w:rPr>
          <w:rFonts w:ascii="Times New Roman" w:hAnsi="Times New Roman"/>
          <w:bCs/>
          <w:color w:val="000000"/>
          <w:sz w:val="24"/>
          <w:szCs w:val="24"/>
          <w:lang w:val="en-US"/>
        </w:rPr>
        <w:instrText>ADDIN CSL_CITATION {"citationItems":[{"id":"ITEM-1","itemData":{"author":[{"dropping-particle":"","family":"Faulkner","given":"John A","non-dropping-particle":"","parse-names":false,"suffix":""}],"id":"ITEM-1","issued":{"date-parts":[["1968"]]},"publisher":"Exercise physiology. Baltimore: Academic Press","title":"Physiology of swimming and diving","type":"article"},"uris":["http://www.mendeley.com/documents/?uuid=df471d02-ce74-48ce-9114-1d6c4fbe3a98"]}],"mendeley":{"formattedCitation":"[1]","plainTextFormattedCitation":"[1]","previouslyFormattedCitation":"&lt;sup&gt;1&lt;/sup&gt;"},"properties":{"noteIndex":0},"schema":"https://github.com/citation-style-language/schema/raw/master/csl-citation.json"}</w:instrText>
      </w:r>
      <w:r w:rsidRPr="00472DCC">
        <w:rPr>
          <w:rFonts w:ascii="Times New Roman" w:hAnsi="Times New Roman"/>
          <w:bCs/>
          <w:color w:val="000000"/>
          <w:sz w:val="24"/>
          <w:szCs w:val="24"/>
          <w:lang w:val="en-US"/>
        </w:rPr>
        <w:fldChar w:fldCharType="separate"/>
      </w:r>
      <w:r w:rsidR="000F274D" w:rsidRPr="000F274D">
        <w:rPr>
          <w:rFonts w:ascii="Times New Roman" w:hAnsi="Times New Roman"/>
          <w:bCs/>
          <w:noProof/>
          <w:color w:val="000000"/>
          <w:sz w:val="24"/>
          <w:szCs w:val="24"/>
          <w:lang w:val="en-US"/>
        </w:rPr>
        <w:t>[1]</w:t>
      </w:r>
      <w:r w:rsidRPr="00472DCC">
        <w:rPr>
          <w:rFonts w:ascii="Times New Roman" w:hAnsi="Times New Roman"/>
          <w:bCs/>
          <w:color w:val="000000"/>
          <w:sz w:val="24"/>
          <w:szCs w:val="24"/>
          <w:lang w:val="en-US"/>
        </w:rPr>
        <w:fldChar w:fldCharType="end"/>
      </w:r>
      <w:r w:rsidRPr="00472DCC">
        <w:rPr>
          <w:rFonts w:ascii="Times New Roman" w:hAnsi="Times New Roman"/>
          <w:bCs/>
          <w:color w:val="000000"/>
          <w:sz w:val="24"/>
          <w:szCs w:val="24"/>
          <w:lang w:val="en-US"/>
        </w:rPr>
        <w:t xml:space="preserve">. After that, three protocols were used to estimate body density: Pollock protocol for 7 skinfolds: body density = ((1.112 - (0.00043499 x (sum of 7 skinfolds))) + (0.00000055 x (sum of 7 skinfolds) x sum of 7 skinfolds))) - (0.00028826 x (age)))); Jackson and Pollock protocol for 3 skinfolds: body density = ((1.10938 - 0.0008267 x (sum of 3 skinfolds) + 0.0000016 x ((sum of 3 skinfolds) x (sum of 3 skinfolds)) - 0.0002574  x (age))); and Jackson and Pollock protocol for 3 skinfolds: body density = (1.1125025 - 0.0013125 x (sum of 3 skinfolds) x 0.0000055 x ((sum of 3 skinfolds) x (sum of 3 skinfolds)) - 0.000244 x (age)) </w:t>
      </w:r>
      <w:r w:rsidRPr="00472DCC">
        <w:rPr>
          <w:rFonts w:ascii="Times New Roman" w:hAnsi="Times New Roman"/>
          <w:bCs/>
          <w:color w:val="000000"/>
          <w:sz w:val="24"/>
          <w:szCs w:val="24"/>
          <w:lang w:val="en-US"/>
        </w:rPr>
        <w:fldChar w:fldCharType="begin" w:fldLock="1"/>
      </w:r>
      <w:r w:rsidR="000F274D">
        <w:rPr>
          <w:rFonts w:ascii="Times New Roman" w:hAnsi="Times New Roman"/>
          <w:bCs/>
          <w:color w:val="000000"/>
          <w:sz w:val="24"/>
          <w:szCs w:val="24"/>
          <w:lang w:val="en-US"/>
        </w:rPr>
        <w:instrText>ADDIN CSL_CITATION {"citationItems":[{"id":"ITEM-1","itemData":{"ISSN":"0091-3847 (Print)","PMID":"27463295","abstract":"In brief: The assessment of body composition has become an important method for determining a desirable body weight of adults and athletes. Hydrostatic weighing is a popular and valid method, but it is often not feasible for the clinical setting or for mass testing; thus, anthropometry has become the preferred method. This article reviews the scientific basis for generalized body composition prediction equations and provides methods for evaluating body composition. The authors recommend using a sum of three skinfolds (triceps, chest, and subscapula for men and triceps, abdomen, and suprailium for women) and give detailed instructions for securing accurate measurements of body fat.","author":[{"dropping-particle":"","family":"Jackson","given":"A S","non-dropping-particle":"","parse-names":false,"suffix":""},{"dropping-particle":"","family":"Pollock","given":"M L","non-dropping-particle":"","parse-names":false,"suffix":""}],"container-title":"The physician and sports medicine","id":"ITEM-1","issue":"5","issued":{"date-parts":[["1985","5"]]},"language":"eng","page":"76-90","publisher-place":"England","title":"Practical Assessment of Body Composition.","type":"article-journal","volume":"13"},"uris":["http://www.mendeley.com/documents/?uuid=6713bb82-aa8a-4c2e-8742-26246bb2334d"]}],"mendeley":{"formattedCitation":"[2]","plainTextFormattedCitation":"[2]","previouslyFormattedCitation":"&lt;sup&gt;2&lt;/sup&gt;"},"properties":{"noteIndex":0},"schema":"https://github.com/citation-style-language/schema/raw/master/csl-citation.json"}</w:instrText>
      </w:r>
      <w:r w:rsidRPr="00472DCC">
        <w:rPr>
          <w:rFonts w:ascii="Times New Roman" w:hAnsi="Times New Roman"/>
          <w:bCs/>
          <w:color w:val="000000"/>
          <w:sz w:val="24"/>
          <w:szCs w:val="24"/>
          <w:lang w:val="en-US"/>
        </w:rPr>
        <w:fldChar w:fldCharType="separate"/>
      </w:r>
      <w:r w:rsidR="000F274D" w:rsidRPr="000F274D">
        <w:rPr>
          <w:rFonts w:ascii="Times New Roman" w:hAnsi="Times New Roman"/>
          <w:bCs/>
          <w:noProof/>
          <w:color w:val="000000"/>
          <w:sz w:val="24"/>
          <w:szCs w:val="24"/>
          <w:lang w:val="en-US"/>
        </w:rPr>
        <w:t>[2]</w:t>
      </w:r>
      <w:r w:rsidRPr="00472DCC">
        <w:rPr>
          <w:rFonts w:ascii="Times New Roman" w:hAnsi="Times New Roman"/>
          <w:bCs/>
          <w:color w:val="000000"/>
          <w:sz w:val="24"/>
          <w:szCs w:val="24"/>
          <w:lang w:val="en-US"/>
        </w:rPr>
        <w:fldChar w:fldCharType="end"/>
      </w:r>
      <w:r w:rsidRPr="00472DCC">
        <w:rPr>
          <w:rFonts w:ascii="Times New Roman" w:hAnsi="Times New Roman"/>
          <w:bCs/>
          <w:color w:val="000000"/>
          <w:sz w:val="24"/>
          <w:szCs w:val="24"/>
          <w:lang w:val="en-US"/>
        </w:rPr>
        <w:t xml:space="preserve">. Body density values were used to calculate the percentage of fat (fat percentage = ((4.95 / body density) - 4.50) x 100) </w:t>
      </w:r>
      <w:r w:rsidRPr="00472DCC">
        <w:rPr>
          <w:rFonts w:ascii="Times New Roman" w:hAnsi="Times New Roman"/>
          <w:bCs/>
          <w:color w:val="000000"/>
          <w:sz w:val="24"/>
          <w:szCs w:val="24"/>
          <w:lang w:val="en-US"/>
        </w:rPr>
        <w:fldChar w:fldCharType="begin" w:fldLock="1"/>
      </w:r>
      <w:r w:rsidR="000F274D">
        <w:rPr>
          <w:rFonts w:ascii="Times New Roman" w:hAnsi="Times New Roman"/>
          <w:bCs/>
          <w:color w:val="000000"/>
          <w:sz w:val="24"/>
          <w:szCs w:val="24"/>
          <w:lang w:val="en-US"/>
        </w:rPr>
        <w:instrText>ADDIN CSL_CITATION {"citationItems":[{"id":"ITEM-1","itemData":{"ISSN":"0065-2245 (Print)","PMID":"13354513","author":[{"dropping-particle":"","family":"Siri","given":"W E","non-dropping-particle":"","parse-names":false,"suffix":""}],"container-title":"Advances in biological and medical physics","id":"ITEM-1","issued":{"date-parts":[["1956"]]},"language":"eng","page":"239-280","publisher-place":"United States","title":"The gross composition of the body.","type":"article-journal","volume":"4"},"uris":["http://www.mendeley.com/documents/?uuid=3d8a0fc5-9e99-4a3d-916b-d431b94dd639"]}],"mendeley":{"formattedCitation":"[3]","plainTextFormattedCitation":"[3]","previouslyFormattedCitation":"&lt;sup&gt;3&lt;/sup&gt;"},"properties":{"noteIndex":0},"schema":"https://github.com/citation-style-language/schema/raw/master/csl-citation.json"}</w:instrText>
      </w:r>
      <w:r w:rsidRPr="00472DCC">
        <w:rPr>
          <w:rFonts w:ascii="Times New Roman" w:hAnsi="Times New Roman"/>
          <w:bCs/>
          <w:color w:val="000000"/>
          <w:sz w:val="24"/>
          <w:szCs w:val="24"/>
          <w:lang w:val="en-US"/>
        </w:rPr>
        <w:fldChar w:fldCharType="separate"/>
      </w:r>
      <w:r w:rsidR="000F274D" w:rsidRPr="000F274D">
        <w:rPr>
          <w:rFonts w:ascii="Times New Roman" w:hAnsi="Times New Roman"/>
          <w:bCs/>
          <w:noProof/>
          <w:color w:val="000000"/>
          <w:sz w:val="24"/>
          <w:szCs w:val="24"/>
          <w:lang w:val="en-US"/>
        </w:rPr>
        <w:t>[3]</w:t>
      </w:r>
      <w:r w:rsidRPr="00472DCC">
        <w:rPr>
          <w:rFonts w:ascii="Times New Roman" w:hAnsi="Times New Roman"/>
          <w:bCs/>
          <w:color w:val="000000"/>
          <w:sz w:val="24"/>
          <w:szCs w:val="24"/>
          <w:lang w:val="en-US"/>
        </w:rPr>
        <w:fldChar w:fldCharType="end"/>
      </w:r>
      <w:r w:rsidRPr="00472DCC">
        <w:rPr>
          <w:rFonts w:ascii="Times New Roman" w:hAnsi="Times New Roman"/>
          <w:bCs/>
          <w:color w:val="000000"/>
          <w:sz w:val="24"/>
          <w:szCs w:val="24"/>
          <w:lang w:val="en-US"/>
        </w:rPr>
        <w:t>.</w:t>
      </w:r>
    </w:p>
    <w:p w14:paraId="52CDF230" w14:textId="77777777" w:rsidR="00153994" w:rsidRDefault="00153994" w:rsidP="007666CA">
      <w:pPr>
        <w:spacing w:after="0" w:line="480" w:lineRule="auto"/>
        <w:ind w:firstLine="708"/>
        <w:jc w:val="both"/>
        <w:rPr>
          <w:rFonts w:ascii="Times New Roman" w:hAnsi="Times New Roman"/>
          <w:bCs/>
          <w:color w:val="000000"/>
          <w:sz w:val="24"/>
          <w:szCs w:val="24"/>
          <w:lang w:val="en-US"/>
        </w:rPr>
      </w:pPr>
    </w:p>
    <w:p w14:paraId="164341A4" w14:textId="77777777" w:rsidR="00722749" w:rsidRDefault="00722749" w:rsidP="000F274D">
      <w:pPr>
        <w:pStyle w:val="PargrafodaLista"/>
        <w:numPr>
          <w:ilvl w:val="0"/>
          <w:numId w:val="1"/>
        </w:numPr>
        <w:spacing w:after="0" w:line="480" w:lineRule="auto"/>
        <w:ind w:left="284" w:firstLine="0"/>
        <w:jc w:val="both"/>
        <w:rPr>
          <w:rFonts w:ascii="Times New Roman" w:hAnsi="Times New Roman"/>
          <w:bCs/>
          <w:color w:val="000000"/>
          <w:sz w:val="24"/>
          <w:szCs w:val="24"/>
          <w:lang w:val="en-US"/>
        </w:rPr>
      </w:pPr>
      <w:r w:rsidRPr="00722749">
        <w:rPr>
          <w:rFonts w:ascii="Times New Roman" w:hAnsi="Times New Roman"/>
          <w:bCs/>
          <w:color w:val="000000"/>
          <w:sz w:val="24"/>
          <w:szCs w:val="24"/>
          <w:lang w:val="en-US"/>
        </w:rPr>
        <w:t>Faulkner JA. Physiology of swimming and diving. Baltimore: Academic Press; 1968.</w:t>
      </w:r>
    </w:p>
    <w:p w14:paraId="2C3B8E9E" w14:textId="77777777" w:rsidR="004E64DD" w:rsidRDefault="004E64DD" w:rsidP="000F274D">
      <w:pPr>
        <w:pStyle w:val="PargrafodaLista"/>
        <w:numPr>
          <w:ilvl w:val="0"/>
          <w:numId w:val="1"/>
        </w:numPr>
        <w:spacing w:after="0" w:line="480" w:lineRule="auto"/>
        <w:ind w:left="284" w:firstLine="0"/>
        <w:jc w:val="both"/>
        <w:rPr>
          <w:rFonts w:ascii="Times New Roman" w:hAnsi="Times New Roman"/>
          <w:bCs/>
          <w:color w:val="000000"/>
          <w:sz w:val="24"/>
          <w:szCs w:val="24"/>
          <w:lang w:val="en-US"/>
        </w:rPr>
      </w:pPr>
      <w:r w:rsidRPr="004E64DD">
        <w:rPr>
          <w:rFonts w:ascii="Times New Roman" w:hAnsi="Times New Roman"/>
          <w:bCs/>
          <w:color w:val="000000"/>
          <w:sz w:val="24"/>
          <w:szCs w:val="24"/>
          <w:lang w:val="en-US"/>
        </w:rPr>
        <w:t>Jackson AS, Pollock ML. Practical assessment of body composition. Physician Sportsmed. 1985;13(5):76-90. doi:10.1080/00913847.1985.11708790.</w:t>
      </w:r>
    </w:p>
    <w:p w14:paraId="03074393" w14:textId="37B141F3" w:rsidR="00153994" w:rsidRPr="000D0862" w:rsidRDefault="000D0862" w:rsidP="000D0862">
      <w:pPr>
        <w:pStyle w:val="PargrafodaLista"/>
        <w:numPr>
          <w:ilvl w:val="0"/>
          <w:numId w:val="1"/>
        </w:numPr>
        <w:spacing w:after="0" w:line="480" w:lineRule="auto"/>
        <w:ind w:left="284" w:firstLine="0"/>
        <w:jc w:val="both"/>
        <w:rPr>
          <w:rFonts w:ascii="Times New Roman" w:hAnsi="Times New Roman"/>
          <w:bCs/>
          <w:color w:val="000000"/>
          <w:sz w:val="24"/>
          <w:szCs w:val="24"/>
          <w:lang w:val="en-US"/>
        </w:rPr>
      </w:pPr>
      <w:r w:rsidRPr="000D0862">
        <w:rPr>
          <w:rFonts w:ascii="Times New Roman" w:hAnsi="Times New Roman"/>
          <w:bCs/>
          <w:color w:val="000000"/>
          <w:sz w:val="24"/>
          <w:szCs w:val="24"/>
          <w:lang w:val="en-US"/>
        </w:rPr>
        <w:t>Siri WE. The gross composition of the body. Adv Biol Med Phys. 1956;4:239-80. doi: 10.1016/b978-1-4832-3110-5.50011-x.</w:t>
      </w:r>
    </w:p>
    <w:p w14:paraId="55E97510" w14:textId="77777777" w:rsidR="00153994" w:rsidRDefault="00153994" w:rsidP="007B503F">
      <w:pPr>
        <w:spacing w:after="0" w:line="480" w:lineRule="auto"/>
        <w:ind w:firstLine="708"/>
        <w:jc w:val="both"/>
        <w:rPr>
          <w:rFonts w:ascii="Times New Roman" w:hAnsi="Times New Roman"/>
          <w:bCs/>
          <w:color w:val="000000"/>
          <w:sz w:val="24"/>
          <w:szCs w:val="24"/>
          <w:lang w:val="en-US"/>
        </w:rPr>
      </w:pPr>
    </w:p>
    <w:p w14:paraId="330E1776" w14:textId="77777777" w:rsidR="007B503F" w:rsidRDefault="007B503F">
      <w:pPr>
        <w:rPr>
          <w:rFonts w:ascii="Times New Roman" w:hAnsi="Times New Roman"/>
          <w:bCs/>
          <w:color w:val="000000"/>
          <w:sz w:val="24"/>
          <w:szCs w:val="24"/>
          <w:lang w:val="en-US"/>
        </w:rPr>
      </w:pPr>
      <w:r>
        <w:rPr>
          <w:rFonts w:ascii="Times New Roman" w:hAnsi="Times New Roman"/>
          <w:bCs/>
          <w:color w:val="000000"/>
          <w:sz w:val="24"/>
          <w:szCs w:val="24"/>
          <w:lang w:val="en-US"/>
        </w:rPr>
        <w:br w:type="page"/>
      </w:r>
    </w:p>
    <w:p w14:paraId="177A8E3D" w14:textId="76C13937" w:rsidR="001B5A8B" w:rsidRPr="001B5A8B" w:rsidRDefault="001B5A8B" w:rsidP="00135229">
      <w:pPr>
        <w:spacing w:after="0" w:line="240" w:lineRule="auto"/>
        <w:ind w:left="567" w:right="565"/>
        <w:jc w:val="both"/>
        <w:rPr>
          <w:rFonts w:ascii="Times New Roman" w:eastAsia="Times New Roman" w:hAnsi="Times New Roman"/>
          <w:color w:val="000000"/>
          <w:sz w:val="20"/>
          <w:szCs w:val="24"/>
          <w:lang w:val="en-US" w:eastAsia="pt-BR"/>
        </w:rPr>
      </w:pPr>
      <w:r w:rsidRPr="001B5A8B">
        <w:rPr>
          <w:rFonts w:ascii="Times New Roman" w:eastAsia="Times New Roman" w:hAnsi="Times New Roman"/>
          <w:b/>
          <w:color w:val="000000"/>
          <w:sz w:val="20"/>
          <w:szCs w:val="24"/>
          <w:lang w:val="en-US" w:eastAsia="pt-BR"/>
        </w:rPr>
        <w:lastRenderedPageBreak/>
        <w:t>Table.</w:t>
      </w:r>
      <w:r w:rsidRPr="001B5A8B">
        <w:rPr>
          <w:rFonts w:ascii="Times New Roman" w:eastAsia="Times New Roman" w:hAnsi="Times New Roman"/>
          <w:color w:val="000000"/>
          <w:sz w:val="20"/>
          <w:szCs w:val="24"/>
          <w:lang w:val="en-US" w:eastAsia="pt-BR"/>
        </w:rPr>
        <w:t xml:space="preserve"> </w:t>
      </w:r>
      <w:r w:rsidR="00135229">
        <w:rPr>
          <w:rFonts w:ascii="Times New Roman" w:eastAsia="Times New Roman" w:hAnsi="Times New Roman"/>
          <w:color w:val="000000"/>
          <w:sz w:val="20"/>
          <w:szCs w:val="24"/>
          <w:lang w:val="en-US" w:eastAsia="pt-BR"/>
        </w:rPr>
        <w:t>C</w:t>
      </w:r>
      <w:r w:rsidRPr="001B5A8B">
        <w:rPr>
          <w:rFonts w:ascii="Times New Roman" w:eastAsia="Times New Roman" w:hAnsi="Times New Roman"/>
          <w:color w:val="000000"/>
          <w:sz w:val="20"/>
          <w:szCs w:val="24"/>
          <w:lang w:val="en-US" w:eastAsia="pt-BR"/>
        </w:rPr>
        <w:t>orrelations of anthropometric measurements and percentage of fat with the physical performance of 52 professional soccer players.</w:t>
      </w:r>
    </w:p>
    <w:tbl>
      <w:tblPr>
        <w:tblW w:w="0" w:type="auto"/>
        <w:jc w:val="center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2338"/>
        <w:gridCol w:w="973"/>
        <w:gridCol w:w="502"/>
        <w:gridCol w:w="210"/>
        <w:gridCol w:w="572"/>
        <w:gridCol w:w="280"/>
        <w:gridCol w:w="604"/>
        <w:gridCol w:w="337"/>
        <w:gridCol w:w="817"/>
        <w:gridCol w:w="342"/>
        <w:gridCol w:w="634"/>
        <w:gridCol w:w="416"/>
      </w:tblGrid>
      <w:tr w:rsidR="001B5A8B" w:rsidRPr="00E61987" w14:paraId="64324CD8" w14:textId="77777777" w:rsidTr="00A84BB7">
        <w:trPr>
          <w:trHeight w:val="20"/>
          <w:jc w:val="center"/>
        </w:trPr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60B25748" w14:textId="77777777" w:rsidR="001B5A8B" w:rsidRPr="001B5A8B" w:rsidRDefault="001B5A8B" w:rsidP="00A84B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val="en-US" w:eastAsia="pt-BR"/>
              </w:rPr>
            </w:pPr>
            <w:r w:rsidRPr="001B5A8B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val="en-US" w:eastAsia="pt-BR"/>
              </w:rPr>
              <w:t> 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34CB5FE4" w14:textId="77777777" w:rsidR="001B5A8B" w:rsidRPr="001B5A8B" w:rsidRDefault="001B5A8B" w:rsidP="00A84B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val="en-US" w:eastAsia="pt-BR"/>
              </w:rPr>
            </w:pPr>
            <w:r w:rsidRPr="001B5A8B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val="en-US" w:eastAsia="pt-BR"/>
              </w:rPr>
              <w:t> </w:t>
            </w:r>
          </w:p>
        </w:tc>
        <w:tc>
          <w:tcPr>
            <w:tcW w:w="0" w:type="auto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792A7588" w14:textId="77777777" w:rsidR="001B5A8B" w:rsidRPr="00E61987" w:rsidRDefault="001B5A8B" w:rsidP="00A84BB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SJ (cm)</w:t>
            </w:r>
          </w:p>
        </w:tc>
        <w:tc>
          <w:tcPr>
            <w:tcW w:w="0" w:type="auto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6CEBDC16" w14:textId="77777777" w:rsidR="001B5A8B" w:rsidRPr="00E61987" w:rsidRDefault="001B5A8B" w:rsidP="00A84BB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CMJ (cm)</w:t>
            </w:r>
          </w:p>
        </w:tc>
        <w:tc>
          <w:tcPr>
            <w:tcW w:w="0" w:type="auto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2F673799" w14:textId="7CF82AB0" w:rsidR="001B5A8B" w:rsidRPr="00E61987" w:rsidRDefault="00213092" w:rsidP="00A84BB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30cm</w:t>
            </w:r>
            <w:r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 xml:space="preserve"> </w:t>
            </w:r>
            <w:r w:rsidR="001B5A8B"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DJ (cm)</w:t>
            </w:r>
          </w:p>
        </w:tc>
        <w:tc>
          <w:tcPr>
            <w:tcW w:w="0" w:type="auto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25CCA8F3" w14:textId="4F77D1E6" w:rsidR="001B5A8B" w:rsidRPr="00E61987" w:rsidRDefault="001B5A8B" w:rsidP="00A84BB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20m</w:t>
            </w:r>
            <w:r w:rsidR="00213092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 xml:space="preserve"> s</w:t>
            </w:r>
            <w:r w:rsidR="00213092"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print</w:t>
            </w: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 xml:space="preserve"> (km/h)</w:t>
            </w:r>
          </w:p>
        </w:tc>
        <w:tc>
          <w:tcPr>
            <w:tcW w:w="0" w:type="auto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377A26E1" w14:textId="77777777" w:rsidR="001B5A8B" w:rsidRPr="00E61987" w:rsidRDefault="001B5A8B" w:rsidP="00A84BB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YoYo IRL1 (m)</w:t>
            </w:r>
          </w:p>
        </w:tc>
      </w:tr>
      <w:tr w:rsidR="001B5A8B" w:rsidRPr="00E61987" w14:paraId="65808701" w14:textId="77777777" w:rsidTr="00A84BB7">
        <w:trPr>
          <w:trHeight w:val="20"/>
          <w:jc w:val="center"/>
        </w:trPr>
        <w:tc>
          <w:tcPr>
            <w:tcW w:w="0" w:type="auto"/>
            <w:vMerge w:val="restar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000000" w:fill="FFFFFF"/>
            <w:noWrap/>
            <w:vAlign w:val="center"/>
            <w:hideMark/>
          </w:tcPr>
          <w:p w14:paraId="78BAE2C4" w14:textId="77777777" w:rsidR="001B5A8B" w:rsidRPr="00E61987" w:rsidRDefault="001B5A8B" w:rsidP="00A84B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Body mass (kg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49A736A" w14:textId="77777777" w:rsidR="001B5A8B" w:rsidRPr="00E61987" w:rsidRDefault="001B5A8B" w:rsidP="00A84B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r or rho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44A66E0" w14:textId="77777777" w:rsidR="001B5A8B" w:rsidRPr="00E61987" w:rsidRDefault="001B5A8B" w:rsidP="00A84BB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0.02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5597026" w14:textId="77777777" w:rsidR="001B5A8B" w:rsidRPr="00E61987" w:rsidRDefault="001B5A8B" w:rsidP="00A84B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330344D" w14:textId="77777777" w:rsidR="001B5A8B" w:rsidRPr="00E61987" w:rsidRDefault="001B5A8B" w:rsidP="00A84BB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-0.02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B534749" w14:textId="77777777" w:rsidR="001B5A8B" w:rsidRPr="00E61987" w:rsidRDefault="001B5A8B" w:rsidP="00A84B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4E2A923" w14:textId="77777777" w:rsidR="001B5A8B" w:rsidRPr="00E61987" w:rsidRDefault="001B5A8B" w:rsidP="00A84BB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-0.05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67F99F4" w14:textId="77777777" w:rsidR="001B5A8B" w:rsidRPr="00E61987" w:rsidRDefault="001B5A8B" w:rsidP="00A84B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841F13E" w14:textId="77777777" w:rsidR="001B5A8B" w:rsidRPr="00E61987" w:rsidRDefault="001B5A8B" w:rsidP="00A84BB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-0.12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4D0BBED" w14:textId="77777777" w:rsidR="001B5A8B" w:rsidRPr="00E61987" w:rsidRDefault="001B5A8B" w:rsidP="00A84B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6C65C38" w14:textId="77777777" w:rsidR="001B5A8B" w:rsidRPr="00E61987" w:rsidRDefault="001B5A8B" w:rsidP="00A84BB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-0.33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2CCCA7A" w14:textId="77777777" w:rsidR="001B5A8B" w:rsidRPr="00E61987" w:rsidRDefault="001B5A8B" w:rsidP="00A84B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*</w:t>
            </w:r>
          </w:p>
        </w:tc>
      </w:tr>
      <w:tr w:rsidR="001B5A8B" w:rsidRPr="00E61987" w14:paraId="7230E1E8" w14:textId="77777777" w:rsidTr="00A84BB7">
        <w:trPr>
          <w:trHeight w:val="20"/>
          <w:jc w:val="center"/>
        </w:trPr>
        <w:tc>
          <w:tcPr>
            <w:tcW w:w="0" w:type="auto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0EC825A8" w14:textId="77777777" w:rsidR="001B5A8B" w:rsidRPr="00E61987" w:rsidRDefault="001B5A8B" w:rsidP="00A84B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F594DE9" w14:textId="77777777" w:rsidR="001B5A8B" w:rsidRPr="00E61987" w:rsidRDefault="001B5A8B" w:rsidP="00A84B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p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00EC01C" w14:textId="77777777" w:rsidR="001B5A8B" w:rsidRPr="00E61987" w:rsidRDefault="001B5A8B" w:rsidP="00A84BB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0.86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0ECAB32" w14:textId="77777777" w:rsidR="001B5A8B" w:rsidRPr="00E61987" w:rsidRDefault="001B5A8B" w:rsidP="00A84B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2705968" w14:textId="77777777" w:rsidR="001B5A8B" w:rsidRPr="00E61987" w:rsidRDefault="001B5A8B" w:rsidP="00A84BB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0.88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B22C61F" w14:textId="77777777" w:rsidR="001B5A8B" w:rsidRPr="00E61987" w:rsidRDefault="001B5A8B" w:rsidP="00A84B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01756D9" w14:textId="77777777" w:rsidR="001B5A8B" w:rsidRPr="00E61987" w:rsidRDefault="001B5A8B" w:rsidP="00A84BB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0.67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A6B9687" w14:textId="77777777" w:rsidR="001B5A8B" w:rsidRPr="00E61987" w:rsidRDefault="001B5A8B" w:rsidP="00A84B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C7A8EC3" w14:textId="77777777" w:rsidR="001B5A8B" w:rsidRPr="00E61987" w:rsidRDefault="001B5A8B" w:rsidP="00A84BB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0.37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4C3A0E4" w14:textId="77777777" w:rsidR="001B5A8B" w:rsidRPr="00E61987" w:rsidRDefault="001B5A8B" w:rsidP="00A84B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FFFFA55" w14:textId="77777777" w:rsidR="001B5A8B" w:rsidRPr="00E61987" w:rsidRDefault="001B5A8B" w:rsidP="00A84BB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0.01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A336EDE" w14:textId="77777777" w:rsidR="001B5A8B" w:rsidRPr="00E61987" w:rsidRDefault="001B5A8B" w:rsidP="00A84B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 </w:t>
            </w:r>
          </w:p>
        </w:tc>
      </w:tr>
      <w:tr w:rsidR="001B5A8B" w:rsidRPr="00E61987" w14:paraId="7193EBDF" w14:textId="77777777" w:rsidTr="00A84BB7">
        <w:trPr>
          <w:trHeight w:val="20"/>
          <w:jc w:val="center"/>
        </w:trPr>
        <w:tc>
          <w:tcPr>
            <w:tcW w:w="0" w:type="auto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58578860" w14:textId="77777777" w:rsidR="001B5A8B" w:rsidRPr="00E61987" w:rsidRDefault="001B5A8B" w:rsidP="00A84B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117B7E6" w14:textId="77777777" w:rsidR="001B5A8B" w:rsidRPr="00E61987" w:rsidRDefault="001B5A8B" w:rsidP="00A84B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Upper 95% CI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5F6B10B" w14:textId="77777777" w:rsidR="001B5A8B" w:rsidRPr="00E61987" w:rsidRDefault="001B5A8B" w:rsidP="00A84BB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0.29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3F2DF92" w14:textId="77777777" w:rsidR="001B5A8B" w:rsidRPr="00E61987" w:rsidRDefault="001B5A8B" w:rsidP="00A84B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7779F28" w14:textId="77777777" w:rsidR="001B5A8B" w:rsidRPr="00E61987" w:rsidRDefault="001B5A8B" w:rsidP="00A84BB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0.25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321A76E" w14:textId="77777777" w:rsidR="001B5A8B" w:rsidRPr="00E61987" w:rsidRDefault="001B5A8B" w:rsidP="00A84B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D21285C" w14:textId="77777777" w:rsidR="001B5A8B" w:rsidRPr="00E61987" w:rsidRDefault="001B5A8B" w:rsidP="00A84BB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0.21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C1645F0" w14:textId="77777777" w:rsidR="001B5A8B" w:rsidRPr="00E61987" w:rsidRDefault="001B5A8B" w:rsidP="00A84B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D85CD0B" w14:textId="77777777" w:rsidR="001B5A8B" w:rsidRPr="00E61987" w:rsidRDefault="001B5A8B" w:rsidP="00A84BB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0.15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1181C6D" w14:textId="77777777" w:rsidR="001B5A8B" w:rsidRPr="00E61987" w:rsidRDefault="001B5A8B" w:rsidP="00A84B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5075E22" w14:textId="77777777" w:rsidR="001B5A8B" w:rsidRPr="00E61987" w:rsidRDefault="001B5A8B" w:rsidP="00A84BB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-0.07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6B324B5" w14:textId="77777777" w:rsidR="001B5A8B" w:rsidRPr="00E61987" w:rsidRDefault="001B5A8B" w:rsidP="00A84B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 </w:t>
            </w:r>
          </w:p>
        </w:tc>
      </w:tr>
      <w:tr w:rsidR="001B5A8B" w:rsidRPr="00E61987" w14:paraId="74413382" w14:textId="77777777" w:rsidTr="00A84BB7">
        <w:trPr>
          <w:trHeight w:val="20"/>
          <w:jc w:val="center"/>
        </w:trPr>
        <w:tc>
          <w:tcPr>
            <w:tcW w:w="0" w:type="auto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52CCCC16" w14:textId="77777777" w:rsidR="001B5A8B" w:rsidRPr="00E61987" w:rsidRDefault="001B5A8B" w:rsidP="00A84B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15BE4E6C" w14:textId="77777777" w:rsidR="001B5A8B" w:rsidRPr="00E61987" w:rsidRDefault="001B5A8B" w:rsidP="00A84B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Lower 95% CI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40D34453" w14:textId="77777777" w:rsidR="001B5A8B" w:rsidRPr="00E61987" w:rsidRDefault="001B5A8B" w:rsidP="00A84BB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-0.25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03F0FBBF" w14:textId="77777777" w:rsidR="001B5A8B" w:rsidRPr="00E61987" w:rsidRDefault="001B5A8B" w:rsidP="00A84B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4EF68ED3" w14:textId="77777777" w:rsidR="001B5A8B" w:rsidRPr="00E61987" w:rsidRDefault="001B5A8B" w:rsidP="00A84BB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-0.29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63D21695" w14:textId="77777777" w:rsidR="001B5A8B" w:rsidRPr="00E61987" w:rsidRDefault="001B5A8B" w:rsidP="00A84B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0DB93B7B" w14:textId="77777777" w:rsidR="001B5A8B" w:rsidRPr="00E61987" w:rsidRDefault="001B5A8B" w:rsidP="00A84BB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-0.327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162B9FFF" w14:textId="77777777" w:rsidR="001B5A8B" w:rsidRPr="00E61987" w:rsidRDefault="001B5A8B" w:rsidP="00A84B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22A5C9F6" w14:textId="77777777" w:rsidR="001B5A8B" w:rsidRPr="00E61987" w:rsidRDefault="001B5A8B" w:rsidP="00A84BB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-0.386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4D41B16B" w14:textId="77777777" w:rsidR="001B5A8B" w:rsidRPr="00E61987" w:rsidRDefault="001B5A8B" w:rsidP="00A84B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6C40218C" w14:textId="77777777" w:rsidR="001B5A8B" w:rsidRPr="00E61987" w:rsidRDefault="001B5A8B" w:rsidP="00A84BB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-0.56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7353E33B" w14:textId="77777777" w:rsidR="001B5A8B" w:rsidRPr="00E61987" w:rsidRDefault="001B5A8B" w:rsidP="00A84B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 </w:t>
            </w:r>
          </w:p>
        </w:tc>
      </w:tr>
      <w:tr w:rsidR="001B5A8B" w:rsidRPr="00E61987" w14:paraId="3D1008B8" w14:textId="77777777" w:rsidTr="00A84BB7">
        <w:trPr>
          <w:trHeight w:val="20"/>
          <w:jc w:val="center"/>
        </w:trPr>
        <w:tc>
          <w:tcPr>
            <w:tcW w:w="0" w:type="auto"/>
            <w:vMerge w:val="restar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000000" w:fill="FFFFFF"/>
            <w:noWrap/>
            <w:vAlign w:val="center"/>
            <w:hideMark/>
          </w:tcPr>
          <w:p w14:paraId="046203C8" w14:textId="77777777" w:rsidR="001B5A8B" w:rsidRPr="00E61987" w:rsidRDefault="001B5A8B" w:rsidP="00A84B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Triceps (mm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F37C561" w14:textId="77777777" w:rsidR="001B5A8B" w:rsidRPr="00E61987" w:rsidRDefault="001B5A8B" w:rsidP="00A84B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r or rho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99BFD24" w14:textId="77777777" w:rsidR="001B5A8B" w:rsidRPr="00E61987" w:rsidRDefault="001B5A8B" w:rsidP="00A84BB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-0.30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04B454A" w14:textId="77777777" w:rsidR="001B5A8B" w:rsidRPr="00E61987" w:rsidRDefault="001B5A8B" w:rsidP="00A84B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*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2AE0158" w14:textId="77777777" w:rsidR="001B5A8B" w:rsidRPr="00E61987" w:rsidRDefault="001B5A8B" w:rsidP="00A84BB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-0.36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8768887" w14:textId="77777777" w:rsidR="001B5A8B" w:rsidRPr="00E61987" w:rsidRDefault="001B5A8B" w:rsidP="00A84B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**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6606AC1" w14:textId="77777777" w:rsidR="001B5A8B" w:rsidRPr="00E61987" w:rsidRDefault="001B5A8B" w:rsidP="00A84BB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-0.34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BEC1B13" w14:textId="77777777" w:rsidR="001B5A8B" w:rsidRPr="00E61987" w:rsidRDefault="001B5A8B" w:rsidP="00A84B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*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BD75AC6" w14:textId="77777777" w:rsidR="001B5A8B" w:rsidRPr="00E61987" w:rsidRDefault="001B5A8B" w:rsidP="00A84BB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-0.16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FC26AF3" w14:textId="77777777" w:rsidR="001B5A8B" w:rsidRPr="00E61987" w:rsidRDefault="001B5A8B" w:rsidP="00A84B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08D9A0F" w14:textId="77777777" w:rsidR="001B5A8B" w:rsidRPr="00E61987" w:rsidRDefault="001B5A8B" w:rsidP="00A84BB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-0.26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35C0A9D" w14:textId="77777777" w:rsidR="001B5A8B" w:rsidRPr="00E61987" w:rsidRDefault="001B5A8B" w:rsidP="00A84B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 </w:t>
            </w:r>
          </w:p>
        </w:tc>
      </w:tr>
      <w:tr w:rsidR="001B5A8B" w:rsidRPr="00E61987" w14:paraId="59346F13" w14:textId="77777777" w:rsidTr="00A84BB7">
        <w:trPr>
          <w:trHeight w:val="20"/>
          <w:jc w:val="center"/>
        </w:trPr>
        <w:tc>
          <w:tcPr>
            <w:tcW w:w="0" w:type="auto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2B2B52F6" w14:textId="77777777" w:rsidR="001B5A8B" w:rsidRPr="00E61987" w:rsidRDefault="001B5A8B" w:rsidP="00A84B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81A7239" w14:textId="77777777" w:rsidR="001B5A8B" w:rsidRPr="00E61987" w:rsidRDefault="001B5A8B" w:rsidP="00A84B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p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99CB9CA" w14:textId="77777777" w:rsidR="001B5A8B" w:rsidRPr="00E61987" w:rsidRDefault="001B5A8B" w:rsidP="00A84BB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0.03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C90665B" w14:textId="77777777" w:rsidR="001B5A8B" w:rsidRPr="00E61987" w:rsidRDefault="001B5A8B" w:rsidP="00A84B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AB38116" w14:textId="77777777" w:rsidR="001B5A8B" w:rsidRPr="00E61987" w:rsidRDefault="001B5A8B" w:rsidP="00A84BB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0.00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36BDC2C" w14:textId="77777777" w:rsidR="001B5A8B" w:rsidRPr="00E61987" w:rsidRDefault="001B5A8B" w:rsidP="00A84B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BEA39C8" w14:textId="77777777" w:rsidR="001B5A8B" w:rsidRPr="00E61987" w:rsidRDefault="001B5A8B" w:rsidP="00A84BB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0.01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3B79787" w14:textId="77777777" w:rsidR="001B5A8B" w:rsidRPr="00E61987" w:rsidRDefault="001B5A8B" w:rsidP="00A84B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53D0936" w14:textId="77777777" w:rsidR="001B5A8B" w:rsidRPr="00E61987" w:rsidRDefault="001B5A8B" w:rsidP="00A84BB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0.23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197170F" w14:textId="77777777" w:rsidR="001B5A8B" w:rsidRPr="00E61987" w:rsidRDefault="001B5A8B" w:rsidP="00A84B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C5C8E5C" w14:textId="77777777" w:rsidR="001B5A8B" w:rsidRPr="00E61987" w:rsidRDefault="001B5A8B" w:rsidP="00A84BB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0.05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5CE5F8E" w14:textId="77777777" w:rsidR="001B5A8B" w:rsidRPr="00E61987" w:rsidRDefault="001B5A8B" w:rsidP="00A84B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 </w:t>
            </w:r>
          </w:p>
        </w:tc>
      </w:tr>
      <w:tr w:rsidR="001B5A8B" w:rsidRPr="00E61987" w14:paraId="6EADD390" w14:textId="77777777" w:rsidTr="00A84BB7">
        <w:trPr>
          <w:trHeight w:val="20"/>
          <w:jc w:val="center"/>
        </w:trPr>
        <w:tc>
          <w:tcPr>
            <w:tcW w:w="0" w:type="auto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4B961759" w14:textId="77777777" w:rsidR="001B5A8B" w:rsidRPr="00E61987" w:rsidRDefault="001B5A8B" w:rsidP="00A84B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80A9D4D" w14:textId="77777777" w:rsidR="001B5A8B" w:rsidRPr="00E61987" w:rsidRDefault="001B5A8B" w:rsidP="00A84B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Upper 95% CI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A41895C" w14:textId="77777777" w:rsidR="001B5A8B" w:rsidRPr="00E61987" w:rsidRDefault="001B5A8B" w:rsidP="00A84BB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-0.02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F3F67F6" w14:textId="77777777" w:rsidR="001B5A8B" w:rsidRPr="00E61987" w:rsidRDefault="001B5A8B" w:rsidP="00A84B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E842488" w14:textId="77777777" w:rsidR="001B5A8B" w:rsidRPr="00E61987" w:rsidRDefault="001B5A8B" w:rsidP="00A84BB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-0.1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E7A38EB" w14:textId="77777777" w:rsidR="001B5A8B" w:rsidRPr="00E61987" w:rsidRDefault="001B5A8B" w:rsidP="00A84B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1E65C19" w14:textId="77777777" w:rsidR="001B5A8B" w:rsidRPr="00E61987" w:rsidRDefault="001B5A8B" w:rsidP="00A84BB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-0.08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D6804ED" w14:textId="77777777" w:rsidR="001B5A8B" w:rsidRPr="00E61987" w:rsidRDefault="001B5A8B" w:rsidP="00A84B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A91A367" w14:textId="77777777" w:rsidR="001B5A8B" w:rsidRPr="00E61987" w:rsidRDefault="001B5A8B" w:rsidP="00A84BB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0.10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036A62B" w14:textId="77777777" w:rsidR="001B5A8B" w:rsidRPr="00E61987" w:rsidRDefault="001B5A8B" w:rsidP="00A84B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B91B435" w14:textId="77777777" w:rsidR="001B5A8B" w:rsidRPr="00E61987" w:rsidRDefault="001B5A8B" w:rsidP="00A84BB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0.00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FBB475F" w14:textId="77777777" w:rsidR="001B5A8B" w:rsidRPr="00E61987" w:rsidRDefault="001B5A8B" w:rsidP="00A84B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 </w:t>
            </w:r>
          </w:p>
        </w:tc>
      </w:tr>
      <w:tr w:rsidR="001B5A8B" w:rsidRPr="00E61987" w14:paraId="4596C0A0" w14:textId="77777777" w:rsidTr="00A84BB7">
        <w:trPr>
          <w:trHeight w:val="20"/>
          <w:jc w:val="center"/>
        </w:trPr>
        <w:tc>
          <w:tcPr>
            <w:tcW w:w="0" w:type="auto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1D9A232A" w14:textId="77777777" w:rsidR="001B5A8B" w:rsidRPr="00E61987" w:rsidRDefault="001B5A8B" w:rsidP="00A84B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3D43D2CE" w14:textId="77777777" w:rsidR="001B5A8B" w:rsidRPr="00E61987" w:rsidRDefault="001B5A8B" w:rsidP="00A84B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Lower 95% CI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6DFB0CCA" w14:textId="77777777" w:rsidR="001B5A8B" w:rsidRPr="00E61987" w:rsidRDefault="001B5A8B" w:rsidP="00A84BB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-0.529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5326870F" w14:textId="77777777" w:rsidR="001B5A8B" w:rsidRPr="00E61987" w:rsidRDefault="001B5A8B" w:rsidP="00A84B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08183706" w14:textId="77777777" w:rsidR="001B5A8B" w:rsidRPr="00E61987" w:rsidRDefault="001B5A8B" w:rsidP="00A84BB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-0.58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24039C3A" w14:textId="77777777" w:rsidR="001B5A8B" w:rsidRPr="00E61987" w:rsidRDefault="001B5A8B" w:rsidP="00A84B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398D15A4" w14:textId="77777777" w:rsidR="001B5A8B" w:rsidRPr="00E61987" w:rsidRDefault="001B5A8B" w:rsidP="00A84BB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-0.566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748413BC" w14:textId="77777777" w:rsidR="001B5A8B" w:rsidRPr="00E61987" w:rsidRDefault="001B5A8B" w:rsidP="00A84B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09F6075D" w14:textId="77777777" w:rsidR="001B5A8B" w:rsidRPr="00E61987" w:rsidRDefault="001B5A8B" w:rsidP="00A84BB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-0.42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3E853C33" w14:textId="77777777" w:rsidR="001B5A8B" w:rsidRPr="00E61987" w:rsidRDefault="001B5A8B" w:rsidP="00A84B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186339F6" w14:textId="77777777" w:rsidR="001B5A8B" w:rsidRPr="00E61987" w:rsidRDefault="001B5A8B" w:rsidP="00A84BB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-0.50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31B34625" w14:textId="77777777" w:rsidR="001B5A8B" w:rsidRPr="00E61987" w:rsidRDefault="001B5A8B" w:rsidP="00A84B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 </w:t>
            </w:r>
          </w:p>
        </w:tc>
      </w:tr>
      <w:tr w:rsidR="001B5A8B" w:rsidRPr="00E61987" w14:paraId="13FD2FF1" w14:textId="77777777" w:rsidTr="00A84BB7">
        <w:trPr>
          <w:trHeight w:val="20"/>
          <w:jc w:val="center"/>
        </w:trPr>
        <w:tc>
          <w:tcPr>
            <w:tcW w:w="0" w:type="auto"/>
            <w:vMerge w:val="restar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000000" w:fill="FFFFFF"/>
            <w:noWrap/>
            <w:vAlign w:val="center"/>
            <w:hideMark/>
          </w:tcPr>
          <w:p w14:paraId="43688308" w14:textId="77777777" w:rsidR="001B5A8B" w:rsidRPr="00E61987" w:rsidRDefault="001B5A8B" w:rsidP="00A84B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Biceps (mm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B7799A2" w14:textId="77777777" w:rsidR="001B5A8B" w:rsidRPr="00E61987" w:rsidRDefault="001B5A8B" w:rsidP="00A84B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r or rho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64D9984" w14:textId="77777777" w:rsidR="001B5A8B" w:rsidRPr="00E61987" w:rsidRDefault="001B5A8B" w:rsidP="00A84BB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-0.22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A074999" w14:textId="77777777" w:rsidR="001B5A8B" w:rsidRPr="00E61987" w:rsidRDefault="001B5A8B" w:rsidP="00A84B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49F5AF6" w14:textId="77777777" w:rsidR="001B5A8B" w:rsidRPr="00E61987" w:rsidRDefault="001B5A8B" w:rsidP="00A84BB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-0.21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07143E4" w14:textId="77777777" w:rsidR="001B5A8B" w:rsidRPr="00E61987" w:rsidRDefault="001B5A8B" w:rsidP="00A84B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4466855" w14:textId="77777777" w:rsidR="001B5A8B" w:rsidRPr="00E61987" w:rsidRDefault="001B5A8B" w:rsidP="00A84BB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-0.30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C1D4AEF" w14:textId="77777777" w:rsidR="001B5A8B" w:rsidRPr="00E61987" w:rsidRDefault="001B5A8B" w:rsidP="00A84B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*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AD0ACA8" w14:textId="77777777" w:rsidR="001B5A8B" w:rsidRPr="00E61987" w:rsidRDefault="001B5A8B" w:rsidP="00A84BB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-0.26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27C9035" w14:textId="77777777" w:rsidR="001B5A8B" w:rsidRPr="00E61987" w:rsidRDefault="001B5A8B" w:rsidP="00A84B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FB51FBD" w14:textId="77777777" w:rsidR="001B5A8B" w:rsidRPr="00E61987" w:rsidRDefault="001B5A8B" w:rsidP="00A84BB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-0.18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28F715F" w14:textId="77777777" w:rsidR="001B5A8B" w:rsidRPr="00E61987" w:rsidRDefault="001B5A8B" w:rsidP="00A84B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 </w:t>
            </w:r>
          </w:p>
        </w:tc>
      </w:tr>
      <w:tr w:rsidR="001B5A8B" w:rsidRPr="00E61987" w14:paraId="64860F7E" w14:textId="77777777" w:rsidTr="00A84BB7">
        <w:trPr>
          <w:trHeight w:val="20"/>
          <w:jc w:val="center"/>
        </w:trPr>
        <w:tc>
          <w:tcPr>
            <w:tcW w:w="0" w:type="auto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7324EFA3" w14:textId="77777777" w:rsidR="001B5A8B" w:rsidRPr="00E61987" w:rsidRDefault="001B5A8B" w:rsidP="00A84B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B0A3E2B" w14:textId="77777777" w:rsidR="001B5A8B" w:rsidRPr="00E61987" w:rsidRDefault="001B5A8B" w:rsidP="00A84B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p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2FFDE80" w14:textId="77777777" w:rsidR="001B5A8B" w:rsidRPr="00E61987" w:rsidRDefault="001B5A8B" w:rsidP="00A84BB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0.10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D07971D" w14:textId="77777777" w:rsidR="001B5A8B" w:rsidRPr="00E61987" w:rsidRDefault="001B5A8B" w:rsidP="00A84B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73CF960" w14:textId="77777777" w:rsidR="001B5A8B" w:rsidRPr="00E61987" w:rsidRDefault="001B5A8B" w:rsidP="00A84BB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0.13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9378715" w14:textId="77777777" w:rsidR="001B5A8B" w:rsidRPr="00E61987" w:rsidRDefault="001B5A8B" w:rsidP="00A84B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245F4BE" w14:textId="77777777" w:rsidR="001B5A8B" w:rsidRPr="00E61987" w:rsidRDefault="001B5A8B" w:rsidP="00A84BB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0.02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0CAD4C5" w14:textId="77777777" w:rsidR="001B5A8B" w:rsidRPr="00E61987" w:rsidRDefault="001B5A8B" w:rsidP="00A84B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05168CE" w14:textId="77777777" w:rsidR="001B5A8B" w:rsidRPr="00E61987" w:rsidRDefault="001B5A8B" w:rsidP="00A84BB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0.06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E2E6C26" w14:textId="77777777" w:rsidR="001B5A8B" w:rsidRPr="00E61987" w:rsidRDefault="001B5A8B" w:rsidP="00A84B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5F7A1F4" w14:textId="77777777" w:rsidR="001B5A8B" w:rsidRPr="00E61987" w:rsidRDefault="001B5A8B" w:rsidP="00A84BB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0.2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80CF7AA" w14:textId="77777777" w:rsidR="001B5A8B" w:rsidRPr="00E61987" w:rsidRDefault="001B5A8B" w:rsidP="00A84B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 </w:t>
            </w:r>
          </w:p>
        </w:tc>
      </w:tr>
      <w:tr w:rsidR="001B5A8B" w:rsidRPr="00E61987" w14:paraId="2711524D" w14:textId="77777777" w:rsidTr="00A84BB7">
        <w:trPr>
          <w:trHeight w:val="20"/>
          <w:jc w:val="center"/>
        </w:trPr>
        <w:tc>
          <w:tcPr>
            <w:tcW w:w="0" w:type="auto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060D53B5" w14:textId="77777777" w:rsidR="001B5A8B" w:rsidRPr="00E61987" w:rsidRDefault="001B5A8B" w:rsidP="00A84B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850EEB1" w14:textId="77777777" w:rsidR="001B5A8B" w:rsidRPr="00E61987" w:rsidRDefault="001B5A8B" w:rsidP="00A84B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Upper 95% CI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3E1CF05" w14:textId="77777777" w:rsidR="001B5A8B" w:rsidRPr="00E61987" w:rsidRDefault="001B5A8B" w:rsidP="00A84BB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0.05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8CFE109" w14:textId="77777777" w:rsidR="001B5A8B" w:rsidRPr="00E61987" w:rsidRDefault="001B5A8B" w:rsidP="00A84B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9F8F788" w14:textId="77777777" w:rsidR="001B5A8B" w:rsidRPr="00E61987" w:rsidRDefault="001B5A8B" w:rsidP="00A84BB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0.06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F3CC70B" w14:textId="77777777" w:rsidR="001B5A8B" w:rsidRPr="00E61987" w:rsidRDefault="001B5A8B" w:rsidP="00A84B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9ACB209" w14:textId="77777777" w:rsidR="001B5A8B" w:rsidRPr="00E61987" w:rsidRDefault="001B5A8B" w:rsidP="00A84BB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-0.03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136D03A" w14:textId="77777777" w:rsidR="001B5A8B" w:rsidRPr="00E61987" w:rsidRDefault="001B5A8B" w:rsidP="00A84B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EDEE317" w14:textId="77777777" w:rsidR="001B5A8B" w:rsidRPr="00E61987" w:rsidRDefault="001B5A8B" w:rsidP="00A84BB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0.01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7BAAEAB" w14:textId="77777777" w:rsidR="001B5A8B" w:rsidRPr="00E61987" w:rsidRDefault="001B5A8B" w:rsidP="00A84B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FCB95C7" w14:textId="77777777" w:rsidR="001B5A8B" w:rsidRPr="00E61987" w:rsidRDefault="001B5A8B" w:rsidP="00A84BB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0.09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03D9F34" w14:textId="77777777" w:rsidR="001B5A8B" w:rsidRPr="00E61987" w:rsidRDefault="001B5A8B" w:rsidP="00A84B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 </w:t>
            </w:r>
          </w:p>
        </w:tc>
      </w:tr>
      <w:tr w:rsidR="001B5A8B" w:rsidRPr="00E61987" w14:paraId="0CFEE575" w14:textId="77777777" w:rsidTr="00A84BB7">
        <w:trPr>
          <w:trHeight w:val="20"/>
          <w:jc w:val="center"/>
        </w:trPr>
        <w:tc>
          <w:tcPr>
            <w:tcW w:w="0" w:type="auto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5E8F2797" w14:textId="77777777" w:rsidR="001B5A8B" w:rsidRPr="00E61987" w:rsidRDefault="001B5A8B" w:rsidP="00A84B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34EEC0F8" w14:textId="77777777" w:rsidR="001B5A8B" w:rsidRPr="00E61987" w:rsidRDefault="001B5A8B" w:rsidP="00A84B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Lower 95% CI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466DC043" w14:textId="77777777" w:rsidR="001B5A8B" w:rsidRPr="00E61987" w:rsidRDefault="001B5A8B" w:rsidP="00A84BB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-0.469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7B759FD4" w14:textId="77777777" w:rsidR="001B5A8B" w:rsidRPr="00E61987" w:rsidRDefault="001B5A8B" w:rsidP="00A84B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6A8191E2" w14:textId="77777777" w:rsidR="001B5A8B" w:rsidRPr="00E61987" w:rsidRDefault="001B5A8B" w:rsidP="00A84BB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-0.457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07C66D56" w14:textId="77777777" w:rsidR="001B5A8B" w:rsidRPr="00E61987" w:rsidRDefault="001B5A8B" w:rsidP="00A84B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625D34BD" w14:textId="77777777" w:rsidR="001B5A8B" w:rsidRPr="00E61987" w:rsidRDefault="001B5A8B" w:rsidP="00A84BB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-0.53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2CBD0EDA" w14:textId="77777777" w:rsidR="001B5A8B" w:rsidRPr="00E61987" w:rsidRDefault="001B5A8B" w:rsidP="00A84B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6BEF9304" w14:textId="77777777" w:rsidR="001B5A8B" w:rsidRPr="00E61987" w:rsidRDefault="001B5A8B" w:rsidP="00A84BB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-0.498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60E7E7C7" w14:textId="77777777" w:rsidR="001B5A8B" w:rsidRPr="00E61987" w:rsidRDefault="001B5A8B" w:rsidP="00A84B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3BB3A9B7" w14:textId="77777777" w:rsidR="001B5A8B" w:rsidRPr="00E61987" w:rsidRDefault="001B5A8B" w:rsidP="00A84BB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-0.43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7682A4F3" w14:textId="77777777" w:rsidR="001B5A8B" w:rsidRPr="00E61987" w:rsidRDefault="001B5A8B" w:rsidP="00A84B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 </w:t>
            </w:r>
          </w:p>
        </w:tc>
      </w:tr>
      <w:tr w:rsidR="001B5A8B" w:rsidRPr="00E61987" w14:paraId="286867A0" w14:textId="77777777" w:rsidTr="00A84BB7">
        <w:trPr>
          <w:trHeight w:val="20"/>
          <w:jc w:val="center"/>
        </w:trPr>
        <w:tc>
          <w:tcPr>
            <w:tcW w:w="0" w:type="auto"/>
            <w:vMerge w:val="restar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000000" w:fill="FFFFFF"/>
            <w:noWrap/>
            <w:vAlign w:val="center"/>
            <w:hideMark/>
          </w:tcPr>
          <w:p w14:paraId="29B571A0" w14:textId="77777777" w:rsidR="001B5A8B" w:rsidRPr="00E61987" w:rsidRDefault="001B5A8B" w:rsidP="00A84B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Chest (mm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0D4E2D7" w14:textId="77777777" w:rsidR="001B5A8B" w:rsidRPr="00E61987" w:rsidRDefault="001B5A8B" w:rsidP="00A84B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r or rho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20F122B" w14:textId="77777777" w:rsidR="001B5A8B" w:rsidRPr="00E61987" w:rsidRDefault="001B5A8B" w:rsidP="00A84BB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-0.03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738E113" w14:textId="77777777" w:rsidR="001B5A8B" w:rsidRPr="00E61987" w:rsidRDefault="001B5A8B" w:rsidP="00A84B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C1F6DA4" w14:textId="77777777" w:rsidR="001B5A8B" w:rsidRPr="00E61987" w:rsidRDefault="001B5A8B" w:rsidP="00A84BB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-0.17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CBE2152" w14:textId="77777777" w:rsidR="001B5A8B" w:rsidRPr="00E61987" w:rsidRDefault="001B5A8B" w:rsidP="00A84B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510FA43" w14:textId="77777777" w:rsidR="001B5A8B" w:rsidRPr="00E61987" w:rsidRDefault="001B5A8B" w:rsidP="00A84BB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-0.19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75DD460" w14:textId="77777777" w:rsidR="001B5A8B" w:rsidRPr="00E61987" w:rsidRDefault="001B5A8B" w:rsidP="00A84B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5A9406A" w14:textId="77777777" w:rsidR="001B5A8B" w:rsidRPr="00E61987" w:rsidRDefault="001B5A8B" w:rsidP="00A84BB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-0.13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918FEAB" w14:textId="77777777" w:rsidR="001B5A8B" w:rsidRPr="00E61987" w:rsidRDefault="001B5A8B" w:rsidP="00A84B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EEECFFF" w14:textId="77777777" w:rsidR="001B5A8B" w:rsidRPr="00E61987" w:rsidRDefault="001B5A8B" w:rsidP="00A84BB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-0.43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AAE365E" w14:textId="77777777" w:rsidR="001B5A8B" w:rsidRPr="00E61987" w:rsidRDefault="001B5A8B" w:rsidP="00A84B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**</w:t>
            </w:r>
          </w:p>
        </w:tc>
      </w:tr>
      <w:tr w:rsidR="001B5A8B" w:rsidRPr="00E61987" w14:paraId="5EC7B141" w14:textId="77777777" w:rsidTr="00A84BB7">
        <w:trPr>
          <w:trHeight w:val="20"/>
          <w:jc w:val="center"/>
        </w:trPr>
        <w:tc>
          <w:tcPr>
            <w:tcW w:w="0" w:type="auto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485C36CC" w14:textId="77777777" w:rsidR="001B5A8B" w:rsidRPr="00E61987" w:rsidRDefault="001B5A8B" w:rsidP="00A84B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4AF0980" w14:textId="77777777" w:rsidR="001B5A8B" w:rsidRPr="00E61987" w:rsidRDefault="001B5A8B" w:rsidP="00A84B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p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A0C41BA" w14:textId="77777777" w:rsidR="001B5A8B" w:rsidRPr="00E61987" w:rsidRDefault="001B5A8B" w:rsidP="00A84BB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0.79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3424852" w14:textId="77777777" w:rsidR="001B5A8B" w:rsidRPr="00E61987" w:rsidRDefault="001B5A8B" w:rsidP="00A84B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0DD6422" w14:textId="77777777" w:rsidR="001B5A8B" w:rsidRPr="00E61987" w:rsidRDefault="001B5A8B" w:rsidP="00A84BB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0.22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85726DF" w14:textId="77777777" w:rsidR="001B5A8B" w:rsidRPr="00E61987" w:rsidRDefault="001B5A8B" w:rsidP="00A84B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27B0D88" w14:textId="77777777" w:rsidR="001B5A8B" w:rsidRPr="00E61987" w:rsidRDefault="001B5A8B" w:rsidP="00A84BB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0.15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5C2FB83" w14:textId="77777777" w:rsidR="001B5A8B" w:rsidRPr="00E61987" w:rsidRDefault="001B5A8B" w:rsidP="00A84B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437BA04" w14:textId="77777777" w:rsidR="001B5A8B" w:rsidRPr="00E61987" w:rsidRDefault="001B5A8B" w:rsidP="00A84BB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0.33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8E7F4BB" w14:textId="77777777" w:rsidR="001B5A8B" w:rsidRPr="00E61987" w:rsidRDefault="001B5A8B" w:rsidP="00A84B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5A49C7F" w14:textId="77777777" w:rsidR="001B5A8B" w:rsidRPr="00E61987" w:rsidRDefault="001B5A8B" w:rsidP="00A84BB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0.0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714A9ED" w14:textId="77777777" w:rsidR="001B5A8B" w:rsidRPr="00E61987" w:rsidRDefault="001B5A8B" w:rsidP="00A84B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 </w:t>
            </w:r>
          </w:p>
        </w:tc>
      </w:tr>
      <w:tr w:rsidR="001B5A8B" w:rsidRPr="00E61987" w14:paraId="6F75CD20" w14:textId="77777777" w:rsidTr="00A84BB7">
        <w:trPr>
          <w:trHeight w:val="20"/>
          <w:jc w:val="center"/>
        </w:trPr>
        <w:tc>
          <w:tcPr>
            <w:tcW w:w="0" w:type="auto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2DE7E162" w14:textId="77777777" w:rsidR="001B5A8B" w:rsidRPr="00E61987" w:rsidRDefault="001B5A8B" w:rsidP="00A84B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3BE2D1E" w14:textId="77777777" w:rsidR="001B5A8B" w:rsidRPr="00E61987" w:rsidRDefault="001B5A8B" w:rsidP="00A84B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Upper 95% CI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1D59A70" w14:textId="77777777" w:rsidR="001B5A8B" w:rsidRPr="00E61987" w:rsidRDefault="001B5A8B" w:rsidP="00A84BB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0.23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A92798E" w14:textId="77777777" w:rsidR="001B5A8B" w:rsidRPr="00E61987" w:rsidRDefault="001B5A8B" w:rsidP="00A84B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04DFF47" w14:textId="77777777" w:rsidR="001B5A8B" w:rsidRPr="00E61987" w:rsidRDefault="001B5A8B" w:rsidP="00A84BB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0.10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B46ED3B" w14:textId="77777777" w:rsidR="001B5A8B" w:rsidRPr="00E61987" w:rsidRDefault="001B5A8B" w:rsidP="00A84B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B07D13D" w14:textId="77777777" w:rsidR="001B5A8B" w:rsidRPr="00E61987" w:rsidRDefault="001B5A8B" w:rsidP="00A84BB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0.07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5F31375" w14:textId="77777777" w:rsidR="001B5A8B" w:rsidRPr="00E61987" w:rsidRDefault="001B5A8B" w:rsidP="00A84B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93E6AEA" w14:textId="77777777" w:rsidR="001B5A8B" w:rsidRPr="00E61987" w:rsidRDefault="001B5A8B" w:rsidP="00A84BB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0.14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A984CC7" w14:textId="77777777" w:rsidR="001B5A8B" w:rsidRPr="00E61987" w:rsidRDefault="001B5A8B" w:rsidP="00A84B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FC649DA" w14:textId="77777777" w:rsidR="001B5A8B" w:rsidRPr="00E61987" w:rsidRDefault="001B5A8B" w:rsidP="00A84BB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-0.18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50C2F0C" w14:textId="77777777" w:rsidR="001B5A8B" w:rsidRPr="00E61987" w:rsidRDefault="001B5A8B" w:rsidP="00A84B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 </w:t>
            </w:r>
          </w:p>
        </w:tc>
      </w:tr>
      <w:tr w:rsidR="001B5A8B" w:rsidRPr="00E61987" w14:paraId="0CA0CC61" w14:textId="77777777" w:rsidTr="00A84BB7">
        <w:trPr>
          <w:trHeight w:val="20"/>
          <w:jc w:val="center"/>
        </w:trPr>
        <w:tc>
          <w:tcPr>
            <w:tcW w:w="0" w:type="auto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154B48E0" w14:textId="77777777" w:rsidR="001B5A8B" w:rsidRPr="00E61987" w:rsidRDefault="001B5A8B" w:rsidP="00A84B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043783C8" w14:textId="77777777" w:rsidR="001B5A8B" w:rsidRPr="00E61987" w:rsidRDefault="001B5A8B" w:rsidP="00A84B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Lower 95% CI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60C7514B" w14:textId="77777777" w:rsidR="001B5A8B" w:rsidRPr="00E61987" w:rsidRDefault="001B5A8B" w:rsidP="00A84BB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-0.307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59868894" w14:textId="77777777" w:rsidR="001B5A8B" w:rsidRPr="00E61987" w:rsidRDefault="001B5A8B" w:rsidP="00A84B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193289E8" w14:textId="77777777" w:rsidR="001B5A8B" w:rsidRPr="00E61987" w:rsidRDefault="001B5A8B" w:rsidP="00A84BB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-0.42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42E15196" w14:textId="77777777" w:rsidR="001B5A8B" w:rsidRPr="00E61987" w:rsidRDefault="001B5A8B" w:rsidP="00A84B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5903CC32" w14:textId="77777777" w:rsidR="001B5A8B" w:rsidRPr="00E61987" w:rsidRDefault="001B5A8B" w:rsidP="00A84BB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-0.448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01BD78CD" w14:textId="77777777" w:rsidR="001B5A8B" w:rsidRPr="00E61987" w:rsidRDefault="001B5A8B" w:rsidP="00A84B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5CD013C2" w14:textId="77777777" w:rsidR="001B5A8B" w:rsidRPr="00E61987" w:rsidRDefault="001B5A8B" w:rsidP="00A84BB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-0.39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3592D7AA" w14:textId="77777777" w:rsidR="001B5A8B" w:rsidRPr="00E61987" w:rsidRDefault="001B5A8B" w:rsidP="00A84B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5D686B99" w14:textId="77777777" w:rsidR="001B5A8B" w:rsidRPr="00E61987" w:rsidRDefault="001B5A8B" w:rsidP="00A84BB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-0.63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09F4BA6E" w14:textId="77777777" w:rsidR="001B5A8B" w:rsidRPr="00E61987" w:rsidRDefault="001B5A8B" w:rsidP="00A84B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 </w:t>
            </w:r>
          </w:p>
        </w:tc>
      </w:tr>
      <w:tr w:rsidR="001B5A8B" w:rsidRPr="00E61987" w14:paraId="48464CF4" w14:textId="77777777" w:rsidTr="00A84BB7">
        <w:trPr>
          <w:trHeight w:val="20"/>
          <w:jc w:val="center"/>
        </w:trPr>
        <w:tc>
          <w:tcPr>
            <w:tcW w:w="0" w:type="auto"/>
            <w:vMerge w:val="restar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000000" w:fill="FFFFFF"/>
            <w:noWrap/>
            <w:vAlign w:val="center"/>
            <w:hideMark/>
          </w:tcPr>
          <w:p w14:paraId="0FCD647B" w14:textId="77777777" w:rsidR="001B5A8B" w:rsidRPr="00E61987" w:rsidRDefault="001B5A8B" w:rsidP="00A84B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Subscapular (mm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59481D9" w14:textId="77777777" w:rsidR="001B5A8B" w:rsidRPr="00E61987" w:rsidRDefault="001B5A8B" w:rsidP="00A84B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r or rho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D464064" w14:textId="77777777" w:rsidR="001B5A8B" w:rsidRPr="00E61987" w:rsidRDefault="001B5A8B" w:rsidP="00A84BB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-0.10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B211F02" w14:textId="77777777" w:rsidR="001B5A8B" w:rsidRPr="00E61987" w:rsidRDefault="001B5A8B" w:rsidP="00A84B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0AF7208" w14:textId="77777777" w:rsidR="001B5A8B" w:rsidRPr="00E61987" w:rsidRDefault="001B5A8B" w:rsidP="00A84BB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-0.17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5B682BB" w14:textId="77777777" w:rsidR="001B5A8B" w:rsidRPr="00E61987" w:rsidRDefault="001B5A8B" w:rsidP="00A84B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5C23A5D" w14:textId="77777777" w:rsidR="001B5A8B" w:rsidRPr="00E61987" w:rsidRDefault="001B5A8B" w:rsidP="00A84BB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-0.22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745FA7F" w14:textId="77777777" w:rsidR="001B5A8B" w:rsidRPr="00E61987" w:rsidRDefault="001B5A8B" w:rsidP="00A84B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2A7A598" w14:textId="77777777" w:rsidR="001B5A8B" w:rsidRPr="00E61987" w:rsidRDefault="001B5A8B" w:rsidP="00A84BB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-0.19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4886853" w14:textId="77777777" w:rsidR="001B5A8B" w:rsidRPr="00E61987" w:rsidRDefault="001B5A8B" w:rsidP="00A84B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0170328" w14:textId="77777777" w:rsidR="001B5A8B" w:rsidRPr="00E61987" w:rsidRDefault="001B5A8B" w:rsidP="00A84BB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-0.34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DE0E88D" w14:textId="77777777" w:rsidR="001B5A8B" w:rsidRPr="00E61987" w:rsidRDefault="001B5A8B" w:rsidP="00A84B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*</w:t>
            </w:r>
          </w:p>
        </w:tc>
      </w:tr>
      <w:tr w:rsidR="001B5A8B" w:rsidRPr="00E61987" w14:paraId="20322D6C" w14:textId="77777777" w:rsidTr="00A84BB7">
        <w:trPr>
          <w:trHeight w:val="20"/>
          <w:jc w:val="center"/>
        </w:trPr>
        <w:tc>
          <w:tcPr>
            <w:tcW w:w="0" w:type="auto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4C02FD6A" w14:textId="77777777" w:rsidR="001B5A8B" w:rsidRPr="00E61987" w:rsidRDefault="001B5A8B" w:rsidP="00A84B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9C09E01" w14:textId="77777777" w:rsidR="001B5A8B" w:rsidRPr="00E61987" w:rsidRDefault="001B5A8B" w:rsidP="00A84B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p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D7A65AD" w14:textId="77777777" w:rsidR="001B5A8B" w:rsidRPr="00E61987" w:rsidRDefault="001B5A8B" w:rsidP="00A84BB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0.46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B9B8B78" w14:textId="77777777" w:rsidR="001B5A8B" w:rsidRPr="00E61987" w:rsidRDefault="001B5A8B" w:rsidP="00A84B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9424A77" w14:textId="77777777" w:rsidR="001B5A8B" w:rsidRPr="00E61987" w:rsidRDefault="001B5A8B" w:rsidP="00A84BB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0.22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F2FA932" w14:textId="77777777" w:rsidR="001B5A8B" w:rsidRPr="00E61987" w:rsidRDefault="001B5A8B" w:rsidP="00A84B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27AC791" w14:textId="77777777" w:rsidR="001B5A8B" w:rsidRPr="00E61987" w:rsidRDefault="001B5A8B" w:rsidP="00A84BB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0.11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B46EECC" w14:textId="77777777" w:rsidR="001B5A8B" w:rsidRPr="00E61987" w:rsidRDefault="001B5A8B" w:rsidP="00A84B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B44023D" w14:textId="77777777" w:rsidR="001B5A8B" w:rsidRPr="00E61987" w:rsidRDefault="001B5A8B" w:rsidP="00A84BB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0.17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B16E15C" w14:textId="77777777" w:rsidR="001B5A8B" w:rsidRPr="00E61987" w:rsidRDefault="001B5A8B" w:rsidP="00A84B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7D0625C" w14:textId="77777777" w:rsidR="001B5A8B" w:rsidRPr="00E61987" w:rsidRDefault="001B5A8B" w:rsidP="00A84BB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0.01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05A3865" w14:textId="77777777" w:rsidR="001B5A8B" w:rsidRPr="00E61987" w:rsidRDefault="001B5A8B" w:rsidP="00A84B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 </w:t>
            </w:r>
          </w:p>
        </w:tc>
      </w:tr>
      <w:tr w:rsidR="001B5A8B" w:rsidRPr="00E61987" w14:paraId="51450ADB" w14:textId="77777777" w:rsidTr="00A84BB7">
        <w:trPr>
          <w:trHeight w:val="20"/>
          <w:jc w:val="center"/>
        </w:trPr>
        <w:tc>
          <w:tcPr>
            <w:tcW w:w="0" w:type="auto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40053A97" w14:textId="77777777" w:rsidR="001B5A8B" w:rsidRPr="00E61987" w:rsidRDefault="001B5A8B" w:rsidP="00A84B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3A5771E" w14:textId="77777777" w:rsidR="001B5A8B" w:rsidRPr="00E61987" w:rsidRDefault="001B5A8B" w:rsidP="00A84B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Upper 95% CI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DD77F96" w14:textId="77777777" w:rsidR="001B5A8B" w:rsidRPr="00E61987" w:rsidRDefault="001B5A8B" w:rsidP="00A84BB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0.17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F464E1E" w14:textId="77777777" w:rsidR="001B5A8B" w:rsidRPr="00E61987" w:rsidRDefault="001B5A8B" w:rsidP="00A84B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72FD0AD" w14:textId="77777777" w:rsidR="001B5A8B" w:rsidRPr="00E61987" w:rsidRDefault="001B5A8B" w:rsidP="00A84BB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0.10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0657FC0" w14:textId="77777777" w:rsidR="001B5A8B" w:rsidRPr="00E61987" w:rsidRDefault="001B5A8B" w:rsidP="00A84B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0E2A8D0" w14:textId="77777777" w:rsidR="001B5A8B" w:rsidRPr="00E61987" w:rsidRDefault="001B5A8B" w:rsidP="00A84BB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0.05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2731905" w14:textId="77777777" w:rsidR="001B5A8B" w:rsidRPr="00E61987" w:rsidRDefault="001B5A8B" w:rsidP="00A84B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493946E" w14:textId="77777777" w:rsidR="001B5A8B" w:rsidRPr="00E61987" w:rsidRDefault="001B5A8B" w:rsidP="00A84BB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0.08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CB221F8" w14:textId="77777777" w:rsidR="001B5A8B" w:rsidRPr="00E61987" w:rsidRDefault="001B5A8B" w:rsidP="00A84B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8CDF10B" w14:textId="77777777" w:rsidR="001B5A8B" w:rsidRPr="00E61987" w:rsidRDefault="001B5A8B" w:rsidP="00A84BB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-0.08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FA53DEB" w14:textId="77777777" w:rsidR="001B5A8B" w:rsidRPr="00E61987" w:rsidRDefault="001B5A8B" w:rsidP="00A84B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 </w:t>
            </w:r>
          </w:p>
        </w:tc>
      </w:tr>
      <w:tr w:rsidR="001B5A8B" w:rsidRPr="00E61987" w14:paraId="6B572E8E" w14:textId="77777777" w:rsidTr="00A84BB7">
        <w:trPr>
          <w:trHeight w:val="20"/>
          <w:jc w:val="center"/>
        </w:trPr>
        <w:tc>
          <w:tcPr>
            <w:tcW w:w="0" w:type="auto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60BE4D05" w14:textId="77777777" w:rsidR="001B5A8B" w:rsidRPr="00E61987" w:rsidRDefault="001B5A8B" w:rsidP="00A84B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7F9DB45F" w14:textId="77777777" w:rsidR="001B5A8B" w:rsidRPr="00E61987" w:rsidRDefault="001B5A8B" w:rsidP="00A84B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Lower 95% CI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601D8E81" w14:textId="77777777" w:rsidR="001B5A8B" w:rsidRPr="00E61987" w:rsidRDefault="001B5A8B" w:rsidP="00A84BB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-0.366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68F0DD94" w14:textId="77777777" w:rsidR="001B5A8B" w:rsidRPr="00E61987" w:rsidRDefault="001B5A8B" w:rsidP="00A84B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7B71541F" w14:textId="77777777" w:rsidR="001B5A8B" w:rsidRPr="00E61987" w:rsidRDefault="001B5A8B" w:rsidP="00A84BB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-0.42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45B535E7" w14:textId="77777777" w:rsidR="001B5A8B" w:rsidRPr="00E61987" w:rsidRDefault="001B5A8B" w:rsidP="00A84B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53E1B682" w14:textId="77777777" w:rsidR="001B5A8B" w:rsidRPr="00E61987" w:rsidRDefault="001B5A8B" w:rsidP="00A84BB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-0.46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15238008" w14:textId="77777777" w:rsidR="001B5A8B" w:rsidRPr="00E61987" w:rsidRDefault="001B5A8B" w:rsidP="00A84B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0DF36E7A" w14:textId="77777777" w:rsidR="001B5A8B" w:rsidRPr="00E61987" w:rsidRDefault="001B5A8B" w:rsidP="00A84BB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-0.44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4EE2014E" w14:textId="77777777" w:rsidR="001B5A8B" w:rsidRPr="00E61987" w:rsidRDefault="001B5A8B" w:rsidP="00A84B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4F58F603" w14:textId="77777777" w:rsidR="001B5A8B" w:rsidRPr="00E61987" w:rsidRDefault="001B5A8B" w:rsidP="00A84BB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-0.567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22E2A16A" w14:textId="77777777" w:rsidR="001B5A8B" w:rsidRPr="00E61987" w:rsidRDefault="001B5A8B" w:rsidP="00A84B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 </w:t>
            </w:r>
          </w:p>
        </w:tc>
      </w:tr>
      <w:tr w:rsidR="001B5A8B" w:rsidRPr="00E61987" w14:paraId="50A6DDF2" w14:textId="77777777" w:rsidTr="00A84BB7">
        <w:trPr>
          <w:trHeight w:val="20"/>
          <w:jc w:val="center"/>
        </w:trPr>
        <w:tc>
          <w:tcPr>
            <w:tcW w:w="0" w:type="auto"/>
            <w:vMerge w:val="restar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000000" w:fill="FFFFFF"/>
            <w:noWrap/>
            <w:vAlign w:val="center"/>
            <w:hideMark/>
          </w:tcPr>
          <w:p w14:paraId="0AA1EFA1" w14:textId="77777777" w:rsidR="001B5A8B" w:rsidRPr="00E61987" w:rsidRDefault="001B5A8B" w:rsidP="00A84B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Middle axillary (mm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172B8A7" w14:textId="77777777" w:rsidR="001B5A8B" w:rsidRPr="00E61987" w:rsidRDefault="001B5A8B" w:rsidP="00A84B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r or rho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92284E2" w14:textId="77777777" w:rsidR="001B5A8B" w:rsidRPr="00E61987" w:rsidRDefault="001B5A8B" w:rsidP="00A84BB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-0.11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C509E02" w14:textId="77777777" w:rsidR="001B5A8B" w:rsidRPr="00E61987" w:rsidRDefault="001B5A8B" w:rsidP="00A84B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BCA71C8" w14:textId="77777777" w:rsidR="001B5A8B" w:rsidRPr="00E61987" w:rsidRDefault="001B5A8B" w:rsidP="00A84BB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-0.26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07BC696" w14:textId="77777777" w:rsidR="001B5A8B" w:rsidRPr="00E61987" w:rsidRDefault="001B5A8B" w:rsidP="00A84B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77E17CE" w14:textId="77777777" w:rsidR="001B5A8B" w:rsidRPr="00E61987" w:rsidRDefault="001B5A8B" w:rsidP="00A84BB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-0.25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B6441F2" w14:textId="77777777" w:rsidR="001B5A8B" w:rsidRPr="00E61987" w:rsidRDefault="001B5A8B" w:rsidP="00A84B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042A5C7" w14:textId="77777777" w:rsidR="001B5A8B" w:rsidRPr="00E61987" w:rsidRDefault="001B5A8B" w:rsidP="00A84BB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-0.18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7DE73FF" w14:textId="77777777" w:rsidR="001B5A8B" w:rsidRPr="00E61987" w:rsidRDefault="001B5A8B" w:rsidP="00A84B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C14DA06" w14:textId="77777777" w:rsidR="001B5A8B" w:rsidRPr="00E61987" w:rsidRDefault="001B5A8B" w:rsidP="00A84BB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-0.38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6FCF099" w14:textId="77777777" w:rsidR="001B5A8B" w:rsidRPr="00E61987" w:rsidRDefault="001B5A8B" w:rsidP="00A84B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**</w:t>
            </w:r>
          </w:p>
        </w:tc>
      </w:tr>
      <w:tr w:rsidR="001B5A8B" w:rsidRPr="00E61987" w14:paraId="0C780D3A" w14:textId="77777777" w:rsidTr="00A84BB7">
        <w:trPr>
          <w:trHeight w:val="20"/>
          <w:jc w:val="center"/>
        </w:trPr>
        <w:tc>
          <w:tcPr>
            <w:tcW w:w="0" w:type="auto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2C9D67E1" w14:textId="77777777" w:rsidR="001B5A8B" w:rsidRPr="00E61987" w:rsidRDefault="001B5A8B" w:rsidP="00A84B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DA6E9D9" w14:textId="77777777" w:rsidR="001B5A8B" w:rsidRPr="00E61987" w:rsidRDefault="001B5A8B" w:rsidP="00A84B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p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765EBC4" w14:textId="77777777" w:rsidR="001B5A8B" w:rsidRPr="00E61987" w:rsidRDefault="001B5A8B" w:rsidP="00A84BB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0.40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C12B86A" w14:textId="77777777" w:rsidR="001B5A8B" w:rsidRPr="00E61987" w:rsidRDefault="001B5A8B" w:rsidP="00A84B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53977E1" w14:textId="77777777" w:rsidR="001B5A8B" w:rsidRPr="00E61987" w:rsidRDefault="001B5A8B" w:rsidP="00A84BB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0.05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8B89D26" w14:textId="77777777" w:rsidR="001B5A8B" w:rsidRPr="00E61987" w:rsidRDefault="001B5A8B" w:rsidP="00A84B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D718D4D" w14:textId="77777777" w:rsidR="001B5A8B" w:rsidRPr="00E61987" w:rsidRDefault="001B5A8B" w:rsidP="00A84BB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0.07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8469C49" w14:textId="77777777" w:rsidR="001B5A8B" w:rsidRPr="00E61987" w:rsidRDefault="001B5A8B" w:rsidP="00A84B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7E68A23" w14:textId="77777777" w:rsidR="001B5A8B" w:rsidRPr="00E61987" w:rsidRDefault="001B5A8B" w:rsidP="00A84BB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0.18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24E56F4" w14:textId="77777777" w:rsidR="001B5A8B" w:rsidRPr="00E61987" w:rsidRDefault="001B5A8B" w:rsidP="00A84B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26A9A3E" w14:textId="77777777" w:rsidR="001B5A8B" w:rsidRPr="00E61987" w:rsidRDefault="001B5A8B" w:rsidP="00A84BB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0.00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EAC20ED" w14:textId="77777777" w:rsidR="001B5A8B" w:rsidRPr="00E61987" w:rsidRDefault="001B5A8B" w:rsidP="00A84B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 </w:t>
            </w:r>
          </w:p>
        </w:tc>
      </w:tr>
      <w:tr w:rsidR="001B5A8B" w:rsidRPr="00E61987" w14:paraId="6819EFF8" w14:textId="77777777" w:rsidTr="00A84BB7">
        <w:trPr>
          <w:trHeight w:val="20"/>
          <w:jc w:val="center"/>
        </w:trPr>
        <w:tc>
          <w:tcPr>
            <w:tcW w:w="0" w:type="auto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74A01779" w14:textId="77777777" w:rsidR="001B5A8B" w:rsidRPr="00E61987" w:rsidRDefault="001B5A8B" w:rsidP="00A84B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CB18002" w14:textId="77777777" w:rsidR="001B5A8B" w:rsidRPr="00E61987" w:rsidRDefault="001B5A8B" w:rsidP="00A84B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Upper 95% CI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0889ABB" w14:textId="77777777" w:rsidR="001B5A8B" w:rsidRPr="00E61987" w:rsidRDefault="001B5A8B" w:rsidP="00A84BB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0.16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3A4AEC9" w14:textId="77777777" w:rsidR="001B5A8B" w:rsidRPr="00E61987" w:rsidRDefault="001B5A8B" w:rsidP="00A84B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FD20700" w14:textId="77777777" w:rsidR="001B5A8B" w:rsidRPr="00E61987" w:rsidRDefault="001B5A8B" w:rsidP="00A84BB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0.00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7634FE6" w14:textId="77777777" w:rsidR="001B5A8B" w:rsidRPr="00E61987" w:rsidRDefault="001B5A8B" w:rsidP="00A84B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7FCF1ED" w14:textId="77777777" w:rsidR="001B5A8B" w:rsidRPr="00E61987" w:rsidRDefault="001B5A8B" w:rsidP="00A84BB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0.02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DD9D83E" w14:textId="77777777" w:rsidR="001B5A8B" w:rsidRPr="00E61987" w:rsidRDefault="001B5A8B" w:rsidP="00A84B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9499B21" w14:textId="77777777" w:rsidR="001B5A8B" w:rsidRPr="00E61987" w:rsidRDefault="001B5A8B" w:rsidP="00A84BB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0.09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7D0FF97" w14:textId="77777777" w:rsidR="001B5A8B" w:rsidRPr="00E61987" w:rsidRDefault="001B5A8B" w:rsidP="00A84B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7EA27B2" w14:textId="77777777" w:rsidR="001B5A8B" w:rsidRPr="00E61987" w:rsidRDefault="001B5A8B" w:rsidP="00A84BB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-0.12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D01C61C" w14:textId="77777777" w:rsidR="001B5A8B" w:rsidRPr="00E61987" w:rsidRDefault="001B5A8B" w:rsidP="00A84B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 </w:t>
            </w:r>
          </w:p>
        </w:tc>
      </w:tr>
      <w:tr w:rsidR="001B5A8B" w:rsidRPr="00E61987" w14:paraId="7B7F16C2" w14:textId="77777777" w:rsidTr="00A84BB7">
        <w:trPr>
          <w:trHeight w:val="20"/>
          <w:jc w:val="center"/>
        </w:trPr>
        <w:tc>
          <w:tcPr>
            <w:tcW w:w="0" w:type="auto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4617E817" w14:textId="77777777" w:rsidR="001B5A8B" w:rsidRPr="00E61987" w:rsidRDefault="001B5A8B" w:rsidP="00A84B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1E2FA2E2" w14:textId="77777777" w:rsidR="001B5A8B" w:rsidRPr="00E61987" w:rsidRDefault="001B5A8B" w:rsidP="00A84B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Lower 95% CI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24887A7D" w14:textId="77777777" w:rsidR="001B5A8B" w:rsidRPr="00E61987" w:rsidRDefault="001B5A8B" w:rsidP="00A84BB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-0.379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22CFE4B4" w14:textId="77777777" w:rsidR="001B5A8B" w:rsidRPr="00E61987" w:rsidRDefault="001B5A8B" w:rsidP="00A84B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1C859852" w14:textId="77777777" w:rsidR="001B5A8B" w:rsidRPr="00E61987" w:rsidRDefault="001B5A8B" w:rsidP="00A84BB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-0.50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4C314DD7" w14:textId="77777777" w:rsidR="001B5A8B" w:rsidRPr="00E61987" w:rsidRDefault="001B5A8B" w:rsidP="00A84B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1A8418F5" w14:textId="77777777" w:rsidR="001B5A8B" w:rsidRPr="00E61987" w:rsidRDefault="001B5A8B" w:rsidP="00A84BB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-0.49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58BE3F67" w14:textId="77777777" w:rsidR="001B5A8B" w:rsidRPr="00E61987" w:rsidRDefault="001B5A8B" w:rsidP="00A84B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15932870" w14:textId="77777777" w:rsidR="001B5A8B" w:rsidRPr="00E61987" w:rsidRDefault="001B5A8B" w:rsidP="00A84BB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-0.437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4983183E" w14:textId="77777777" w:rsidR="001B5A8B" w:rsidRPr="00E61987" w:rsidRDefault="001B5A8B" w:rsidP="00A84B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4545EE45" w14:textId="77777777" w:rsidR="001B5A8B" w:rsidRPr="00E61987" w:rsidRDefault="001B5A8B" w:rsidP="00A84BB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-0.596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26D2AE8D" w14:textId="77777777" w:rsidR="001B5A8B" w:rsidRPr="00E61987" w:rsidRDefault="001B5A8B" w:rsidP="00A84B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 </w:t>
            </w:r>
          </w:p>
        </w:tc>
      </w:tr>
      <w:tr w:rsidR="001B5A8B" w:rsidRPr="00E61987" w14:paraId="41D82633" w14:textId="77777777" w:rsidTr="00A84BB7">
        <w:trPr>
          <w:trHeight w:val="20"/>
          <w:jc w:val="center"/>
        </w:trPr>
        <w:tc>
          <w:tcPr>
            <w:tcW w:w="0" w:type="auto"/>
            <w:vMerge w:val="restar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000000" w:fill="FFFFFF"/>
            <w:noWrap/>
            <w:vAlign w:val="center"/>
            <w:hideMark/>
          </w:tcPr>
          <w:p w14:paraId="559911E0" w14:textId="0D9B32A1" w:rsidR="001B5A8B" w:rsidRPr="00E61987" w:rsidRDefault="00560EC0" w:rsidP="00A84B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Supraspinale</w:t>
            </w:r>
            <w:r w:rsidR="001B5A8B"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 xml:space="preserve"> (mm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C4FB2E3" w14:textId="77777777" w:rsidR="001B5A8B" w:rsidRPr="00E61987" w:rsidRDefault="001B5A8B" w:rsidP="00A84B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r or rho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88E999D" w14:textId="77777777" w:rsidR="001B5A8B" w:rsidRPr="00E61987" w:rsidRDefault="001B5A8B" w:rsidP="00A84BB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-0.10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1A7EC49" w14:textId="77777777" w:rsidR="001B5A8B" w:rsidRPr="00E61987" w:rsidRDefault="001B5A8B" w:rsidP="00A84B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220749A" w14:textId="77777777" w:rsidR="001B5A8B" w:rsidRPr="00E61987" w:rsidRDefault="001B5A8B" w:rsidP="00A84BB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-0.21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22607BE" w14:textId="77777777" w:rsidR="001B5A8B" w:rsidRPr="00E61987" w:rsidRDefault="001B5A8B" w:rsidP="00A84B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803EF06" w14:textId="77777777" w:rsidR="001B5A8B" w:rsidRPr="00E61987" w:rsidRDefault="001B5A8B" w:rsidP="00A84BB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-0.19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9F57B58" w14:textId="77777777" w:rsidR="001B5A8B" w:rsidRPr="00E61987" w:rsidRDefault="001B5A8B" w:rsidP="00A84B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989A15B" w14:textId="77777777" w:rsidR="001B5A8B" w:rsidRPr="00E61987" w:rsidRDefault="001B5A8B" w:rsidP="00A84BB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-0.16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FFFF75A" w14:textId="77777777" w:rsidR="001B5A8B" w:rsidRPr="00E61987" w:rsidRDefault="001B5A8B" w:rsidP="00A84B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9C102A0" w14:textId="77777777" w:rsidR="001B5A8B" w:rsidRPr="00E61987" w:rsidRDefault="001B5A8B" w:rsidP="00A84BB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-0.36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C8E802E" w14:textId="77777777" w:rsidR="001B5A8B" w:rsidRPr="00E61987" w:rsidRDefault="001B5A8B" w:rsidP="00A84B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**</w:t>
            </w:r>
          </w:p>
        </w:tc>
      </w:tr>
      <w:tr w:rsidR="001B5A8B" w:rsidRPr="00E61987" w14:paraId="108D65DC" w14:textId="77777777" w:rsidTr="00A84BB7">
        <w:trPr>
          <w:trHeight w:val="20"/>
          <w:jc w:val="center"/>
        </w:trPr>
        <w:tc>
          <w:tcPr>
            <w:tcW w:w="0" w:type="auto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1C3E42EE" w14:textId="77777777" w:rsidR="001B5A8B" w:rsidRPr="00E61987" w:rsidRDefault="001B5A8B" w:rsidP="00A84B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B9A541E" w14:textId="77777777" w:rsidR="001B5A8B" w:rsidRPr="00E61987" w:rsidRDefault="001B5A8B" w:rsidP="00A84B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p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A99CA75" w14:textId="77777777" w:rsidR="001B5A8B" w:rsidRPr="00E61987" w:rsidRDefault="001B5A8B" w:rsidP="00A84BB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0.48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8F8AFE3" w14:textId="77777777" w:rsidR="001B5A8B" w:rsidRPr="00E61987" w:rsidRDefault="001B5A8B" w:rsidP="00A84B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78078F3" w14:textId="77777777" w:rsidR="001B5A8B" w:rsidRPr="00E61987" w:rsidRDefault="001B5A8B" w:rsidP="00A84BB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0.13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6ACC1D1" w14:textId="77777777" w:rsidR="001B5A8B" w:rsidRPr="00E61987" w:rsidRDefault="001B5A8B" w:rsidP="00A84B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C9449F8" w14:textId="77777777" w:rsidR="001B5A8B" w:rsidRPr="00E61987" w:rsidRDefault="001B5A8B" w:rsidP="00A84BB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0.17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FE656CF" w14:textId="77777777" w:rsidR="001B5A8B" w:rsidRPr="00E61987" w:rsidRDefault="001B5A8B" w:rsidP="00A84B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29D0104" w14:textId="77777777" w:rsidR="001B5A8B" w:rsidRPr="00E61987" w:rsidRDefault="001B5A8B" w:rsidP="00A84BB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0.24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C3CCAAC" w14:textId="77777777" w:rsidR="001B5A8B" w:rsidRPr="00E61987" w:rsidRDefault="001B5A8B" w:rsidP="00A84B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338089E" w14:textId="77777777" w:rsidR="001B5A8B" w:rsidRPr="00E61987" w:rsidRDefault="001B5A8B" w:rsidP="00A84BB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0.00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7AF70F6" w14:textId="77777777" w:rsidR="001B5A8B" w:rsidRPr="00E61987" w:rsidRDefault="001B5A8B" w:rsidP="00A84B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 </w:t>
            </w:r>
          </w:p>
        </w:tc>
      </w:tr>
      <w:tr w:rsidR="001B5A8B" w:rsidRPr="00E61987" w14:paraId="6980625B" w14:textId="77777777" w:rsidTr="00A84BB7">
        <w:trPr>
          <w:trHeight w:val="20"/>
          <w:jc w:val="center"/>
        </w:trPr>
        <w:tc>
          <w:tcPr>
            <w:tcW w:w="0" w:type="auto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1B897042" w14:textId="77777777" w:rsidR="001B5A8B" w:rsidRPr="00E61987" w:rsidRDefault="001B5A8B" w:rsidP="00A84B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2A44476" w14:textId="77777777" w:rsidR="001B5A8B" w:rsidRPr="00E61987" w:rsidRDefault="001B5A8B" w:rsidP="00A84B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Upper 95% CI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2E303FC" w14:textId="77777777" w:rsidR="001B5A8B" w:rsidRPr="00E61987" w:rsidRDefault="001B5A8B" w:rsidP="00A84BB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0.17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A1CBF55" w14:textId="77777777" w:rsidR="001B5A8B" w:rsidRPr="00E61987" w:rsidRDefault="001B5A8B" w:rsidP="00A84B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BE4CFC3" w14:textId="77777777" w:rsidR="001B5A8B" w:rsidRPr="00E61987" w:rsidRDefault="001B5A8B" w:rsidP="00A84BB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0.06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40321F0" w14:textId="77777777" w:rsidR="001B5A8B" w:rsidRPr="00E61987" w:rsidRDefault="001B5A8B" w:rsidP="00A84B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739D392" w14:textId="77777777" w:rsidR="001B5A8B" w:rsidRPr="00E61987" w:rsidRDefault="001B5A8B" w:rsidP="00A84BB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0.08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0766AA5" w14:textId="77777777" w:rsidR="001B5A8B" w:rsidRPr="00E61987" w:rsidRDefault="001B5A8B" w:rsidP="00A84B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9E61747" w14:textId="77777777" w:rsidR="001B5A8B" w:rsidRPr="00E61987" w:rsidRDefault="001B5A8B" w:rsidP="00A84BB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0.11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B17E8BF" w14:textId="77777777" w:rsidR="001B5A8B" w:rsidRPr="00E61987" w:rsidRDefault="001B5A8B" w:rsidP="00A84B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F4894B7" w14:textId="77777777" w:rsidR="001B5A8B" w:rsidRPr="00E61987" w:rsidRDefault="001B5A8B" w:rsidP="00A84BB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-0.09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E7E2C90" w14:textId="77777777" w:rsidR="001B5A8B" w:rsidRPr="00E61987" w:rsidRDefault="001B5A8B" w:rsidP="00A84B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 </w:t>
            </w:r>
          </w:p>
        </w:tc>
      </w:tr>
      <w:tr w:rsidR="001B5A8B" w:rsidRPr="00E61987" w14:paraId="0665D71D" w14:textId="77777777" w:rsidTr="00A84BB7">
        <w:trPr>
          <w:trHeight w:val="20"/>
          <w:jc w:val="center"/>
        </w:trPr>
        <w:tc>
          <w:tcPr>
            <w:tcW w:w="0" w:type="auto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7D4A3949" w14:textId="77777777" w:rsidR="001B5A8B" w:rsidRPr="00E61987" w:rsidRDefault="001B5A8B" w:rsidP="00A84B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2384ABDE" w14:textId="77777777" w:rsidR="001B5A8B" w:rsidRPr="00E61987" w:rsidRDefault="001B5A8B" w:rsidP="00A84B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Lower 95% CI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33C2315A" w14:textId="77777777" w:rsidR="001B5A8B" w:rsidRPr="00E61987" w:rsidRDefault="001B5A8B" w:rsidP="00A84BB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-0.36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3BEC0B09" w14:textId="77777777" w:rsidR="001B5A8B" w:rsidRPr="00E61987" w:rsidRDefault="001B5A8B" w:rsidP="00A84B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69701ABB" w14:textId="77777777" w:rsidR="001B5A8B" w:rsidRPr="00E61987" w:rsidRDefault="001B5A8B" w:rsidP="00A84BB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-0.459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0CBE5632" w14:textId="77777777" w:rsidR="001B5A8B" w:rsidRPr="00E61987" w:rsidRDefault="001B5A8B" w:rsidP="00A84B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7CFD82F8" w14:textId="77777777" w:rsidR="001B5A8B" w:rsidRPr="00E61987" w:rsidRDefault="001B5A8B" w:rsidP="00A84BB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-0.44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249656E3" w14:textId="77777777" w:rsidR="001B5A8B" w:rsidRPr="00E61987" w:rsidRDefault="001B5A8B" w:rsidP="00A84B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3690006E" w14:textId="77777777" w:rsidR="001B5A8B" w:rsidRPr="00E61987" w:rsidRDefault="001B5A8B" w:rsidP="00A84BB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-0.418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4D6D5E1E" w14:textId="77777777" w:rsidR="001B5A8B" w:rsidRPr="00E61987" w:rsidRDefault="001B5A8B" w:rsidP="00A84B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77C07CC9" w14:textId="77777777" w:rsidR="001B5A8B" w:rsidRPr="00E61987" w:rsidRDefault="001B5A8B" w:rsidP="00A84BB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-0.577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2E802DB2" w14:textId="77777777" w:rsidR="001B5A8B" w:rsidRPr="00E61987" w:rsidRDefault="001B5A8B" w:rsidP="00A84B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 </w:t>
            </w:r>
          </w:p>
        </w:tc>
      </w:tr>
      <w:tr w:rsidR="001B5A8B" w:rsidRPr="00E61987" w14:paraId="099965CF" w14:textId="77777777" w:rsidTr="00A84BB7">
        <w:trPr>
          <w:trHeight w:val="20"/>
          <w:jc w:val="center"/>
        </w:trPr>
        <w:tc>
          <w:tcPr>
            <w:tcW w:w="0" w:type="auto"/>
            <w:vMerge w:val="restar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000000" w:fill="FFFFFF"/>
            <w:noWrap/>
            <w:vAlign w:val="center"/>
            <w:hideMark/>
          </w:tcPr>
          <w:p w14:paraId="0BFA3806" w14:textId="46A4ECB7" w:rsidR="001B5A8B" w:rsidRPr="00E61987" w:rsidRDefault="00560EC0" w:rsidP="00A84B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Abdominal</w:t>
            </w:r>
            <w:r w:rsidR="001B5A8B"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 xml:space="preserve"> (mm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943F268" w14:textId="77777777" w:rsidR="001B5A8B" w:rsidRPr="00E61987" w:rsidRDefault="001B5A8B" w:rsidP="00A84B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r or rho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EB74A69" w14:textId="77777777" w:rsidR="001B5A8B" w:rsidRPr="00E61987" w:rsidRDefault="001B5A8B" w:rsidP="00A84BB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-0.17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8AE74B0" w14:textId="77777777" w:rsidR="001B5A8B" w:rsidRPr="00E61987" w:rsidRDefault="001B5A8B" w:rsidP="00A84B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7BF55E9" w14:textId="77777777" w:rsidR="001B5A8B" w:rsidRPr="00E61987" w:rsidRDefault="001B5A8B" w:rsidP="00A84BB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-0.21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24F9A8C" w14:textId="77777777" w:rsidR="001B5A8B" w:rsidRPr="00E61987" w:rsidRDefault="001B5A8B" w:rsidP="00A84B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2E8AA99" w14:textId="77777777" w:rsidR="001B5A8B" w:rsidRPr="00E61987" w:rsidRDefault="001B5A8B" w:rsidP="00A84BB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-0.29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2E5A333" w14:textId="77777777" w:rsidR="001B5A8B" w:rsidRPr="00E61987" w:rsidRDefault="001B5A8B" w:rsidP="00A84B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*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EB2996C" w14:textId="77777777" w:rsidR="001B5A8B" w:rsidRPr="00E61987" w:rsidRDefault="001B5A8B" w:rsidP="00A84BB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-0.23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4B4790E" w14:textId="77777777" w:rsidR="001B5A8B" w:rsidRPr="00E61987" w:rsidRDefault="001B5A8B" w:rsidP="00A84B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A951076" w14:textId="77777777" w:rsidR="001B5A8B" w:rsidRPr="00E61987" w:rsidRDefault="001B5A8B" w:rsidP="00A84BB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-0.57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3A55ACE" w14:textId="77777777" w:rsidR="001B5A8B" w:rsidRPr="00E61987" w:rsidRDefault="001B5A8B" w:rsidP="00A84B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***</w:t>
            </w:r>
          </w:p>
        </w:tc>
      </w:tr>
      <w:tr w:rsidR="001B5A8B" w:rsidRPr="00E61987" w14:paraId="2078FDAC" w14:textId="77777777" w:rsidTr="00A84BB7">
        <w:trPr>
          <w:trHeight w:val="20"/>
          <w:jc w:val="center"/>
        </w:trPr>
        <w:tc>
          <w:tcPr>
            <w:tcW w:w="0" w:type="auto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5CE368ED" w14:textId="77777777" w:rsidR="001B5A8B" w:rsidRPr="00E61987" w:rsidRDefault="001B5A8B" w:rsidP="00A84B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B3D24D1" w14:textId="77777777" w:rsidR="001B5A8B" w:rsidRPr="00E61987" w:rsidRDefault="001B5A8B" w:rsidP="00A84B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p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3BA1BCD" w14:textId="77777777" w:rsidR="001B5A8B" w:rsidRPr="00E61987" w:rsidRDefault="001B5A8B" w:rsidP="00A84BB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0.21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5C951F3" w14:textId="77777777" w:rsidR="001B5A8B" w:rsidRPr="00E61987" w:rsidRDefault="001B5A8B" w:rsidP="00A84B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759C63E" w14:textId="77777777" w:rsidR="001B5A8B" w:rsidRPr="00E61987" w:rsidRDefault="001B5A8B" w:rsidP="00A84BB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0.12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A17391A" w14:textId="77777777" w:rsidR="001B5A8B" w:rsidRPr="00E61987" w:rsidRDefault="001B5A8B" w:rsidP="00A84B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7F66898" w14:textId="77777777" w:rsidR="001B5A8B" w:rsidRPr="00E61987" w:rsidRDefault="001B5A8B" w:rsidP="00A84BB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0.03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3177A5E" w14:textId="77777777" w:rsidR="001B5A8B" w:rsidRPr="00E61987" w:rsidRDefault="001B5A8B" w:rsidP="00A84B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6BE3865" w14:textId="77777777" w:rsidR="001B5A8B" w:rsidRPr="00E61987" w:rsidRDefault="001B5A8B" w:rsidP="00A84BB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0.1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A866922" w14:textId="77777777" w:rsidR="001B5A8B" w:rsidRPr="00E61987" w:rsidRDefault="001B5A8B" w:rsidP="00A84B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17C33AB" w14:textId="77777777" w:rsidR="001B5A8B" w:rsidRPr="00E61987" w:rsidRDefault="001B5A8B" w:rsidP="00A84BB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&lt;0.0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4D6D367" w14:textId="77777777" w:rsidR="001B5A8B" w:rsidRPr="00E61987" w:rsidRDefault="001B5A8B" w:rsidP="00A84B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 </w:t>
            </w:r>
          </w:p>
        </w:tc>
      </w:tr>
      <w:tr w:rsidR="001B5A8B" w:rsidRPr="00E61987" w14:paraId="3E7F191B" w14:textId="77777777" w:rsidTr="00A84BB7">
        <w:trPr>
          <w:trHeight w:val="20"/>
          <w:jc w:val="center"/>
        </w:trPr>
        <w:tc>
          <w:tcPr>
            <w:tcW w:w="0" w:type="auto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5CA86E7F" w14:textId="77777777" w:rsidR="001B5A8B" w:rsidRPr="00E61987" w:rsidRDefault="001B5A8B" w:rsidP="00A84B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4A3F51F" w14:textId="77777777" w:rsidR="001B5A8B" w:rsidRPr="00E61987" w:rsidRDefault="001B5A8B" w:rsidP="00A84B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Upper 95% CI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0FF912F" w14:textId="77777777" w:rsidR="001B5A8B" w:rsidRPr="00E61987" w:rsidRDefault="001B5A8B" w:rsidP="00A84BB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0.10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77199A1" w14:textId="77777777" w:rsidR="001B5A8B" w:rsidRPr="00E61987" w:rsidRDefault="001B5A8B" w:rsidP="00A84B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C1FA25B" w14:textId="77777777" w:rsidR="001B5A8B" w:rsidRPr="00E61987" w:rsidRDefault="001B5A8B" w:rsidP="00A84BB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0.05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4A47A57" w14:textId="77777777" w:rsidR="001B5A8B" w:rsidRPr="00E61987" w:rsidRDefault="001B5A8B" w:rsidP="00A84B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4F62A0F" w14:textId="77777777" w:rsidR="001B5A8B" w:rsidRPr="00E61987" w:rsidRDefault="001B5A8B" w:rsidP="00A84BB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-0.02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2B83BBE" w14:textId="77777777" w:rsidR="001B5A8B" w:rsidRPr="00E61987" w:rsidRDefault="001B5A8B" w:rsidP="00A84B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0D8CE01" w14:textId="77777777" w:rsidR="001B5A8B" w:rsidRPr="00E61987" w:rsidRDefault="001B5A8B" w:rsidP="00A84BB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0.04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863B815" w14:textId="77777777" w:rsidR="001B5A8B" w:rsidRPr="00E61987" w:rsidRDefault="001B5A8B" w:rsidP="00A84B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499CE8D" w14:textId="77777777" w:rsidR="001B5A8B" w:rsidRPr="00E61987" w:rsidRDefault="001B5A8B" w:rsidP="00A84BB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-0.36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B95D7A7" w14:textId="77777777" w:rsidR="001B5A8B" w:rsidRPr="00E61987" w:rsidRDefault="001B5A8B" w:rsidP="00A84B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 </w:t>
            </w:r>
          </w:p>
        </w:tc>
      </w:tr>
      <w:tr w:rsidR="001B5A8B" w:rsidRPr="00E61987" w14:paraId="61347DEB" w14:textId="77777777" w:rsidTr="00A84BB7">
        <w:trPr>
          <w:trHeight w:val="20"/>
          <w:jc w:val="center"/>
        </w:trPr>
        <w:tc>
          <w:tcPr>
            <w:tcW w:w="0" w:type="auto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2CF2E8F7" w14:textId="77777777" w:rsidR="001B5A8B" w:rsidRPr="00E61987" w:rsidRDefault="001B5A8B" w:rsidP="00A84B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7DE0227E" w14:textId="77777777" w:rsidR="001B5A8B" w:rsidRPr="00E61987" w:rsidRDefault="001B5A8B" w:rsidP="00A84B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Lower 95% CI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1A984904" w14:textId="77777777" w:rsidR="001B5A8B" w:rsidRPr="00E61987" w:rsidRDefault="001B5A8B" w:rsidP="00A84BB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-0.427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5F35E110" w14:textId="77777777" w:rsidR="001B5A8B" w:rsidRPr="00E61987" w:rsidRDefault="001B5A8B" w:rsidP="00A84B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31080F03" w14:textId="77777777" w:rsidR="001B5A8B" w:rsidRPr="00E61987" w:rsidRDefault="001B5A8B" w:rsidP="00A84BB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-0.46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1D34A4A8" w14:textId="77777777" w:rsidR="001B5A8B" w:rsidRPr="00E61987" w:rsidRDefault="001B5A8B" w:rsidP="00A84B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079D8E36" w14:textId="77777777" w:rsidR="001B5A8B" w:rsidRPr="00E61987" w:rsidRDefault="001B5A8B" w:rsidP="00A84BB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-0.527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4265648A" w14:textId="77777777" w:rsidR="001B5A8B" w:rsidRPr="00E61987" w:rsidRDefault="001B5A8B" w:rsidP="00A84B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46CEE171" w14:textId="77777777" w:rsidR="001B5A8B" w:rsidRPr="00E61987" w:rsidRDefault="001B5A8B" w:rsidP="00A84BB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-0.47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09AB87B1" w14:textId="77777777" w:rsidR="001B5A8B" w:rsidRPr="00E61987" w:rsidRDefault="001B5A8B" w:rsidP="00A84B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14814A66" w14:textId="77777777" w:rsidR="001B5A8B" w:rsidRPr="00E61987" w:rsidRDefault="001B5A8B" w:rsidP="00A84BB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-0.736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3F0FEE44" w14:textId="77777777" w:rsidR="001B5A8B" w:rsidRPr="00E61987" w:rsidRDefault="001B5A8B" w:rsidP="00A84B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 </w:t>
            </w:r>
          </w:p>
        </w:tc>
      </w:tr>
      <w:tr w:rsidR="001B5A8B" w:rsidRPr="00E61987" w14:paraId="2168C95C" w14:textId="77777777" w:rsidTr="00A84BB7">
        <w:trPr>
          <w:trHeight w:val="20"/>
          <w:jc w:val="center"/>
        </w:trPr>
        <w:tc>
          <w:tcPr>
            <w:tcW w:w="0" w:type="auto"/>
            <w:vMerge w:val="restar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000000" w:fill="FFFFFF"/>
            <w:noWrap/>
            <w:vAlign w:val="center"/>
            <w:hideMark/>
          </w:tcPr>
          <w:p w14:paraId="35CF8AB2" w14:textId="44D2BFB7" w:rsidR="001B5A8B" w:rsidRPr="00E61987" w:rsidRDefault="00560EC0" w:rsidP="00A84B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Front t</w:t>
            </w:r>
            <w:r w:rsidR="001B5A8B"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high (mm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6089ED6" w14:textId="77777777" w:rsidR="001B5A8B" w:rsidRPr="00E61987" w:rsidRDefault="001B5A8B" w:rsidP="00A84B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r or rho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3C25F38" w14:textId="77777777" w:rsidR="001B5A8B" w:rsidRPr="00E61987" w:rsidRDefault="001B5A8B" w:rsidP="00A84BB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-0.15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2CBBB57" w14:textId="77777777" w:rsidR="001B5A8B" w:rsidRPr="00E61987" w:rsidRDefault="001B5A8B" w:rsidP="00A84B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CDEC3D6" w14:textId="77777777" w:rsidR="001B5A8B" w:rsidRPr="00E61987" w:rsidRDefault="001B5A8B" w:rsidP="00A84BB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-0.26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90BAA4D" w14:textId="77777777" w:rsidR="001B5A8B" w:rsidRPr="00E61987" w:rsidRDefault="001B5A8B" w:rsidP="00A84B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F9149B4" w14:textId="77777777" w:rsidR="001B5A8B" w:rsidRPr="00E61987" w:rsidRDefault="001B5A8B" w:rsidP="00A84BB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-0.24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3C55071" w14:textId="77777777" w:rsidR="001B5A8B" w:rsidRPr="00E61987" w:rsidRDefault="001B5A8B" w:rsidP="00A84B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3ABAE8F" w14:textId="77777777" w:rsidR="001B5A8B" w:rsidRPr="00E61987" w:rsidRDefault="001B5A8B" w:rsidP="00A84BB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-0.19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C545D92" w14:textId="77777777" w:rsidR="001B5A8B" w:rsidRPr="00E61987" w:rsidRDefault="001B5A8B" w:rsidP="00A84B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B9677AB" w14:textId="77777777" w:rsidR="001B5A8B" w:rsidRPr="00E61987" w:rsidRDefault="001B5A8B" w:rsidP="00A84BB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-0.35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679957E" w14:textId="77777777" w:rsidR="001B5A8B" w:rsidRPr="00E61987" w:rsidRDefault="001B5A8B" w:rsidP="00A84B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*</w:t>
            </w:r>
          </w:p>
        </w:tc>
      </w:tr>
      <w:tr w:rsidR="001B5A8B" w:rsidRPr="00E61987" w14:paraId="4BC00412" w14:textId="77777777" w:rsidTr="00A84BB7">
        <w:trPr>
          <w:trHeight w:val="20"/>
          <w:jc w:val="center"/>
        </w:trPr>
        <w:tc>
          <w:tcPr>
            <w:tcW w:w="0" w:type="auto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4C0185F1" w14:textId="77777777" w:rsidR="001B5A8B" w:rsidRPr="00E61987" w:rsidRDefault="001B5A8B" w:rsidP="00A84B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17C5F3E" w14:textId="77777777" w:rsidR="001B5A8B" w:rsidRPr="00E61987" w:rsidRDefault="001B5A8B" w:rsidP="00A84B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p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B5EAE8E" w14:textId="77777777" w:rsidR="001B5A8B" w:rsidRPr="00E61987" w:rsidRDefault="001B5A8B" w:rsidP="00A84BB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0.27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A5B601F" w14:textId="77777777" w:rsidR="001B5A8B" w:rsidRPr="00E61987" w:rsidRDefault="001B5A8B" w:rsidP="00A84B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E833344" w14:textId="77777777" w:rsidR="001B5A8B" w:rsidRPr="00E61987" w:rsidRDefault="001B5A8B" w:rsidP="00A84BB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0.06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A52A5C6" w14:textId="77777777" w:rsidR="001B5A8B" w:rsidRPr="00E61987" w:rsidRDefault="001B5A8B" w:rsidP="00A84B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FAE7054" w14:textId="77777777" w:rsidR="001B5A8B" w:rsidRPr="00E61987" w:rsidRDefault="001B5A8B" w:rsidP="00A84BB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0.07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218005D" w14:textId="77777777" w:rsidR="001B5A8B" w:rsidRPr="00E61987" w:rsidRDefault="001B5A8B" w:rsidP="00A84B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DD2ABF3" w14:textId="77777777" w:rsidR="001B5A8B" w:rsidRPr="00E61987" w:rsidRDefault="001B5A8B" w:rsidP="00A84BB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0.17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61B8402" w14:textId="77777777" w:rsidR="001B5A8B" w:rsidRPr="00E61987" w:rsidRDefault="001B5A8B" w:rsidP="00A84B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8A42ECD" w14:textId="77777777" w:rsidR="001B5A8B" w:rsidRPr="00E61987" w:rsidRDefault="001B5A8B" w:rsidP="00A84BB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0.01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DA41B81" w14:textId="77777777" w:rsidR="001B5A8B" w:rsidRPr="00E61987" w:rsidRDefault="001B5A8B" w:rsidP="00A84B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 </w:t>
            </w:r>
          </w:p>
        </w:tc>
      </w:tr>
      <w:tr w:rsidR="001B5A8B" w:rsidRPr="00E61987" w14:paraId="11EA7BA3" w14:textId="77777777" w:rsidTr="00A84BB7">
        <w:trPr>
          <w:trHeight w:val="20"/>
          <w:jc w:val="center"/>
        </w:trPr>
        <w:tc>
          <w:tcPr>
            <w:tcW w:w="0" w:type="auto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20690912" w14:textId="77777777" w:rsidR="001B5A8B" w:rsidRPr="00E61987" w:rsidRDefault="001B5A8B" w:rsidP="00A84B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88DCBE8" w14:textId="77777777" w:rsidR="001B5A8B" w:rsidRPr="00E61987" w:rsidRDefault="001B5A8B" w:rsidP="00A84B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Upper 95% CI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2D47159" w14:textId="77777777" w:rsidR="001B5A8B" w:rsidRPr="00E61987" w:rsidRDefault="001B5A8B" w:rsidP="00A84BB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0.12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B0D5D17" w14:textId="77777777" w:rsidR="001B5A8B" w:rsidRPr="00E61987" w:rsidRDefault="001B5A8B" w:rsidP="00A84B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AB91BA4" w14:textId="77777777" w:rsidR="001B5A8B" w:rsidRPr="00E61987" w:rsidRDefault="001B5A8B" w:rsidP="00A84BB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0.01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A6625B7" w14:textId="77777777" w:rsidR="001B5A8B" w:rsidRPr="00E61987" w:rsidRDefault="001B5A8B" w:rsidP="00A84B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BC1ADBA" w14:textId="77777777" w:rsidR="001B5A8B" w:rsidRPr="00E61987" w:rsidRDefault="001B5A8B" w:rsidP="00A84BB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0.02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032A704" w14:textId="77777777" w:rsidR="001B5A8B" w:rsidRPr="00E61987" w:rsidRDefault="001B5A8B" w:rsidP="00A84B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23E1441" w14:textId="77777777" w:rsidR="001B5A8B" w:rsidRPr="00E61987" w:rsidRDefault="001B5A8B" w:rsidP="00A84BB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0.08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29BC63F" w14:textId="77777777" w:rsidR="001B5A8B" w:rsidRPr="00E61987" w:rsidRDefault="001B5A8B" w:rsidP="00A84B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D114769" w14:textId="77777777" w:rsidR="001B5A8B" w:rsidRPr="00E61987" w:rsidRDefault="001B5A8B" w:rsidP="00A84BB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-0.08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AED6FE5" w14:textId="77777777" w:rsidR="001B5A8B" w:rsidRPr="00E61987" w:rsidRDefault="001B5A8B" w:rsidP="00A84B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 </w:t>
            </w:r>
          </w:p>
        </w:tc>
      </w:tr>
      <w:tr w:rsidR="001B5A8B" w:rsidRPr="00E61987" w14:paraId="7B5CC5EC" w14:textId="77777777" w:rsidTr="00A84BB7">
        <w:trPr>
          <w:trHeight w:val="20"/>
          <w:jc w:val="center"/>
        </w:trPr>
        <w:tc>
          <w:tcPr>
            <w:tcW w:w="0" w:type="auto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6B95CEB7" w14:textId="77777777" w:rsidR="001B5A8B" w:rsidRPr="00E61987" w:rsidRDefault="001B5A8B" w:rsidP="00A84B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6D282CA7" w14:textId="77777777" w:rsidR="001B5A8B" w:rsidRPr="00E61987" w:rsidRDefault="001B5A8B" w:rsidP="00A84B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Lower 95% CI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3945EB58" w14:textId="77777777" w:rsidR="001B5A8B" w:rsidRPr="00E61987" w:rsidRDefault="001B5A8B" w:rsidP="00A84BB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-0.41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4A625F5E" w14:textId="77777777" w:rsidR="001B5A8B" w:rsidRPr="00E61987" w:rsidRDefault="001B5A8B" w:rsidP="00A84B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3AF16F2B" w14:textId="77777777" w:rsidR="001B5A8B" w:rsidRPr="00E61987" w:rsidRDefault="001B5A8B" w:rsidP="00A84BB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-0.499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5B428C2D" w14:textId="77777777" w:rsidR="001B5A8B" w:rsidRPr="00E61987" w:rsidRDefault="001B5A8B" w:rsidP="00A84B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23088619" w14:textId="77777777" w:rsidR="001B5A8B" w:rsidRPr="00E61987" w:rsidRDefault="001B5A8B" w:rsidP="00A84BB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-0.487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190D2834" w14:textId="77777777" w:rsidR="001B5A8B" w:rsidRPr="00E61987" w:rsidRDefault="001B5A8B" w:rsidP="00A84B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28CC126E" w14:textId="77777777" w:rsidR="001B5A8B" w:rsidRPr="00E61987" w:rsidRDefault="001B5A8B" w:rsidP="00A84BB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-0.44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37EBE100" w14:textId="77777777" w:rsidR="001B5A8B" w:rsidRPr="00E61987" w:rsidRDefault="001B5A8B" w:rsidP="00A84B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6F238B13" w14:textId="77777777" w:rsidR="001B5A8B" w:rsidRPr="00E61987" w:rsidRDefault="001B5A8B" w:rsidP="00A84BB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-0.57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419B3C15" w14:textId="77777777" w:rsidR="001B5A8B" w:rsidRPr="00E61987" w:rsidRDefault="001B5A8B" w:rsidP="00A84B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 </w:t>
            </w:r>
          </w:p>
        </w:tc>
      </w:tr>
      <w:tr w:rsidR="001B5A8B" w:rsidRPr="00E61987" w14:paraId="2E1412C3" w14:textId="77777777" w:rsidTr="00A84BB7">
        <w:trPr>
          <w:trHeight w:val="20"/>
          <w:jc w:val="center"/>
        </w:trPr>
        <w:tc>
          <w:tcPr>
            <w:tcW w:w="0" w:type="auto"/>
            <w:vMerge w:val="restar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000000" w:fill="FFFFFF"/>
            <w:noWrap/>
            <w:vAlign w:val="center"/>
            <w:hideMark/>
          </w:tcPr>
          <w:p w14:paraId="3121D5D6" w14:textId="66E0E7A3" w:rsidR="001B5A8B" w:rsidRPr="00E61987" w:rsidRDefault="00560EC0" w:rsidP="00A84B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Medial c</w:t>
            </w:r>
            <w:r w:rsidR="001B5A8B"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alf (mm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A154A2E" w14:textId="77777777" w:rsidR="001B5A8B" w:rsidRPr="00E61987" w:rsidRDefault="001B5A8B" w:rsidP="00A84B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r or rho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DCBC5F1" w14:textId="77777777" w:rsidR="001B5A8B" w:rsidRPr="00E61987" w:rsidRDefault="001B5A8B" w:rsidP="00A84BB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-0.09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D757283" w14:textId="77777777" w:rsidR="001B5A8B" w:rsidRPr="00E61987" w:rsidRDefault="001B5A8B" w:rsidP="00A84B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DB6DBC4" w14:textId="77777777" w:rsidR="001B5A8B" w:rsidRPr="00E61987" w:rsidRDefault="001B5A8B" w:rsidP="00A84BB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-0.25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B19AF51" w14:textId="77777777" w:rsidR="001B5A8B" w:rsidRPr="00E61987" w:rsidRDefault="001B5A8B" w:rsidP="00A84B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3678A58" w14:textId="77777777" w:rsidR="001B5A8B" w:rsidRPr="00E61987" w:rsidRDefault="001B5A8B" w:rsidP="00A84BB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-0.28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6333C98" w14:textId="77777777" w:rsidR="001B5A8B" w:rsidRPr="00E61987" w:rsidRDefault="001B5A8B" w:rsidP="00A84B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*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6A858E7" w14:textId="77777777" w:rsidR="001B5A8B" w:rsidRPr="00E61987" w:rsidRDefault="001B5A8B" w:rsidP="00A84BB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-0.01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3676CE9" w14:textId="77777777" w:rsidR="001B5A8B" w:rsidRPr="00E61987" w:rsidRDefault="001B5A8B" w:rsidP="00A84B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1C9FC0F" w14:textId="77777777" w:rsidR="001B5A8B" w:rsidRPr="00E61987" w:rsidRDefault="001B5A8B" w:rsidP="00A84BB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-0.14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CD7CE59" w14:textId="77777777" w:rsidR="001B5A8B" w:rsidRPr="00E61987" w:rsidRDefault="001B5A8B" w:rsidP="00A84B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 </w:t>
            </w:r>
          </w:p>
        </w:tc>
      </w:tr>
      <w:tr w:rsidR="001B5A8B" w:rsidRPr="00E61987" w14:paraId="4DA89BDB" w14:textId="77777777" w:rsidTr="00A84BB7">
        <w:trPr>
          <w:trHeight w:val="20"/>
          <w:jc w:val="center"/>
        </w:trPr>
        <w:tc>
          <w:tcPr>
            <w:tcW w:w="0" w:type="auto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53208201" w14:textId="77777777" w:rsidR="001B5A8B" w:rsidRPr="00E61987" w:rsidRDefault="001B5A8B" w:rsidP="00A84B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1283EED" w14:textId="77777777" w:rsidR="001B5A8B" w:rsidRPr="00E61987" w:rsidRDefault="001B5A8B" w:rsidP="00A84B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p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002C66B" w14:textId="77777777" w:rsidR="001B5A8B" w:rsidRPr="00E61987" w:rsidRDefault="001B5A8B" w:rsidP="00A84BB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0.50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582B2D1" w14:textId="77777777" w:rsidR="001B5A8B" w:rsidRPr="00E61987" w:rsidRDefault="001B5A8B" w:rsidP="00A84B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212BB64" w14:textId="77777777" w:rsidR="001B5A8B" w:rsidRPr="00E61987" w:rsidRDefault="001B5A8B" w:rsidP="00A84BB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0.07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3ABBF66" w14:textId="77777777" w:rsidR="001B5A8B" w:rsidRPr="00E61987" w:rsidRDefault="001B5A8B" w:rsidP="00A84B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EDA7E41" w14:textId="77777777" w:rsidR="001B5A8B" w:rsidRPr="00E61987" w:rsidRDefault="001B5A8B" w:rsidP="00A84BB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0.04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F2A410F" w14:textId="77777777" w:rsidR="001B5A8B" w:rsidRPr="00E61987" w:rsidRDefault="001B5A8B" w:rsidP="00A84B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30E8DD3" w14:textId="77777777" w:rsidR="001B5A8B" w:rsidRPr="00E61987" w:rsidRDefault="001B5A8B" w:rsidP="00A84BB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0.90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063CC64" w14:textId="77777777" w:rsidR="001B5A8B" w:rsidRPr="00E61987" w:rsidRDefault="001B5A8B" w:rsidP="00A84B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FA4F204" w14:textId="77777777" w:rsidR="001B5A8B" w:rsidRPr="00E61987" w:rsidRDefault="001B5A8B" w:rsidP="00A84BB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0.29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5E56D8E" w14:textId="77777777" w:rsidR="001B5A8B" w:rsidRPr="00E61987" w:rsidRDefault="001B5A8B" w:rsidP="00A84B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 </w:t>
            </w:r>
          </w:p>
        </w:tc>
      </w:tr>
      <w:tr w:rsidR="001B5A8B" w:rsidRPr="00E61987" w14:paraId="25425394" w14:textId="77777777" w:rsidTr="00A84BB7">
        <w:trPr>
          <w:trHeight w:val="20"/>
          <w:jc w:val="center"/>
        </w:trPr>
        <w:tc>
          <w:tcPr>
            <w:tcW w:w="0" w:type="auto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586FEE09" w14:textId="77777777" w:rsidR="001B5A8B" w:rsidRPr="00E61987" w:rsidRDefault="001B5A8B" w:rsidP="00A84B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90BA210" w14:textId="77777777" w:rsidR="001B5A8B" w:rsidRPr="00E61987" w:rsidRDefault="001B5A8B" w:rsidP="00A84B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Upper 95% CI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E553500" w14:textId="77777777" w:rsidR="001B5A8B" w:rsidRPr="00E61987" w:rsidRDefault="001B5A8B" w:rsidP="00A84BB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0.18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5DF1E24" w14:textId="77777777" w:rsidR="001B5A8B" w:rsidRPr="00E61987" w:rsidRDefault="001B5A8B" w:rsidP="00A84B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B93F617" w14:textId="77777777" w:rsidR="001B5A8B" w:rsidRPr="00E61987" w:rsidRDefault="001B5A8B" w:rsidP="00A84BB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0.02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6548DDF" w14:textId="77777777" w:rsidR="001B5A8B" w:rsidRPr="00E61987" w:rsidRDefault="001B5A8B" w:rsidP="00A84B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4D382B8" w14:textId="77777777" w:rsidR="001B5A8B" w:rsidRPr="00E61987" w:rsidRDefault="001B5A8B" w:rsidP="00A84BB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-0.01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14ABD76" w14:textId="77777777" w:rsidR="001B5A8B" w:rsidRPr="00E61987" w:rsidRDefault="001B5A8B" w:rsidP="00A84B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B5331EE" w14:textId="77777777" w:rsidR="001B5A8B" w:rsidRPr="00E61987" w:rsidRDefault="001B5A8B" w:rsidP="00A84BB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0.25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1AF5E0B" w14:textId="77777777" w:rsidR="001B5A8B" w:rsidRPr="00E61987" w:rsidRDefault="001B5A8B" w:rsidP="00A84B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FB772A9" w14:textId="77777777" w:rsidR="001B5A8B" w:rsidRPr="00E61987" w:rsidRDefault="001B5A8B" w:rsidP="00A84BB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0.13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BB68CBE" w14:textId="77777777" w:rsidR="001B5A8B" w:rsidRPr="00E61987" w:rsidRDefault="001B5A8B" w:rsidP="00A84B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 </w:t>
            </w:r>
          </w:p>
        </w:tc>
      </w:tr>
      <w:tr w:rsidR="001B5A8B" w:rsidRPr="00E61987" w14:paraId="4B9AB13C" w14:textId="77777777" w:rsidTr="00A84BB7">
        <w:trPr>
          <w:trHeight w:val="20"/>
          <w:jc w:val="center"/>
        </w:trPr>
        <w:tc>
          <w:tcPr>
            <w:tcW w:w="0" w:type="auto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7C8D26A9" w14:textId="77777777" w:rsidR="001B5A8B" w:rsidRPr="00E61987" w:rsidRDefault="001B5A8B" w:rsidP="00A84B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4E110FB0" w14:textId="77777777" w:rsidR="001B5A8B" w:rsidRPr="00E61987" w:rsidRDefault="001B5A8B" w:rsidP="00A84B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Lower 95% CI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7F93BB29" w14:textId="77777777" w:rsidR="001B5A8B" w:rsidRPr="00E61987" w:rsidRDefault="001B5A8B" w:rsidP="00A84BB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-0.359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61800722" w14:textId="77777777" w:rsidR="001B5A8B" w:rsidRPr="00E61987" w:rsidRDefault="001B5A8B" w:rsidP="00A84B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079E8B48" w14:textId="77777777" w:rsidR="001B5A8B" w:rsidRPr="00E61987" w:rsidRDefault="001B5A8B" w:rsidP="00A84BB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-0.489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6851FA28" w14:textId="77777777" w:rsidR="001B5A8B" w:rsidRPr="00E61987" w:rsidRDefault="001B5A8B" w:rsidP="00A84B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2BF6C8CB" w14:textId="77777777" w:rsidR="001B5A8B" w:rsidRPr="00E61987" w:rsidRDefault="001B5A8B" w:rsidP="00A84BB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-0.516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3581DBAE" w14:textId="77777777" w:rsidR="001B5A8B" w:rsidRPr="00E61987" w:rsidRDefault="001B5A8B" w:rsidP="00A84B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51D56412" w14:textId="77777777" w:rsidR="001B5A8B" w:rsidRPr="00E61987" w:rsidRDefault="001B5A8B" w:rsidP="00A84BB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-0.288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026CF9C8" w14:textId="77777777" w:rsidR="001B5A8B" w:rsidRPr="00E61987" w:rsidRDefault="001B5A8B" w:rsidP="00A84B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29B72F12" w14:textId="77777777" w:rsidR="001B5A8B" w:rsidRPr="00E61987" w:rsidRDefault="001B5A8B" w:rsidP="00A84BB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-0.40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73958EF8" w14:textId="77777777" w:rsidR="001B5A8B" w:rsidRPr="00E61987" w:rsidRDefault="001B5A8B" w:rsidP="00A84B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 </w:t>
            </w:r>
          </w:p>
        </w:tc>
      </w:tr>
      <w:tr w:rsidR="001B5A8B" w:rsidRPr="00E61987" w14:paraId="34151B1F" w14:textId="77777777" w:rsidTr="00A84BB7">
        <w:trPr>
          <w:trHeight w:val="20"/>
          <w:jc w:val="center"/>
        </w:trPr>
        <w:tc>
          <w:tcPr>
            <w:tcW w:w="0" w:type="auto"/>
            <w:vMerge w:val="restar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000000" w:fill="FFFFFF"/>
            <w:noWrap/>
            <w:vAlign w:val="center"/>
            <w:hideMark/>
          </w:tcPr>
          <w:p w14:paraId="088E2F6E" w14:textId="77777777" w:rsidR="001B5A8B" w:rsidRPr="00E61987" w:rsidRDefault="001B5A8B" w:rsidP="00A84B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S9SKF (mm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1BE4043" w14:textId="77777777" w:rsidR="001B5A8B" w:rsidRPr="00E61987" w:rsidRDefault="001B5A8B" w:rsidP="00A84B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r or rho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AB4381D" w14:textId="77777777" w:rsidR="001B5A8B" w:rsidRPr="00E61987" w:rsidRDefault="001B5A8B" w:rsidP="00A84BB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-0.16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ED967FC" w14:textId="77777777" w:rsidR="001B5A8B" w:rsidRPr="00E61987" w:rsidRDefault="001B5A8B" w:rsidP="00A84B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576F1E9" w14:textId="77777777" w:rsidR="001B5A8B" w:rsidRPr="00E61987" w:rsidRDefault="001B5A8B" w:rsidP="00A84BB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-0.28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F2B3670" w14:textId="77777777" w:rsidR="001B5A8B" w:rsidRPr="00E61987" w:rsidRDefault="001B5A8B" w:rsidP="00A84B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*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7D42268" w14:textId="77777777" w:rsidR="001B5A8B" w:rsidRPr="00E61987" w:rsidRDefault="001B5A8B" w:rsidP="00A84BB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-0.29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038C0B5" w14:textId="77777777" w:rsidR="001B5A8B" w:rsidRPr="00E61987" w:rsidRDefault="001B5A8B" w:rsidP="00A84B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*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C4599D2" w14:textId="77777777" w:rsidR="001B5A8B" w:rsidRPr="00E61987" w:rsidRDefault="001B5A8B" w:rsidP="00A84BB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-0.23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52B04BA" w14:textId="77777777" w:rsidR="001B5A8B" w:rsidRPr="00E61987" w:rsidRDefault="001B5A8B" w:rsidP="00A84B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E611BBB" w14:textId="77777777" w:rsidR="001B5A8B" w:rsidRPr="00E61987" w:rsidRDefault="001B5A8B" w:rsidP="00A84BB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-0.43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E718557" w14:textId="77777777" w:rsidR="001B5A8B" w:rsidRPr="00E61987" w:rsidRDefault="001B5A8B" w:rsidP="00A84B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**</w:t>
            </w:r>
          </w:p>
        </w:tc>
      </w:tr>
      <w:tr w:rsidR="001B5A8B" w:rsidRPr="00E61987" w14:paraId="79AB64B2" w14:textId="77777777" w:rsidTr="00A84BB7">
        <w:trPr>
          <w:trHeight w:val="20"/>
          <w:jc w:val="center"/>
        </w:trPr>
        <w:tc>
          <w:tcPr>
            <w:tcW w:w="0" w:type="auto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28BE36CD" w14:textId="77777777" w:rsidR="001B5A8B" w:rsidRPr="00E61987" w:rsidRDefault="001B5A8B" w:rsidP="00A84B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4491557" w14:textId="77777777" w:rsidR="001B5A8B" w:rsidRPr="00E61987" w:rsidRDefault="001B5A8B" w:rsidP="00A84B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p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2C46D4B" w14:textId="77777777" w:rsidR="001B5A8B" w:rsidRPr="00E61987" w:rsidRDefault="001B5A8B" w:rsidP="00A84BB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0.24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4A1A30C" w14:textId="77777777" w:rsidR="001B5A8B" w:rsidRPr="00E61987" w:rsidRDefault="001B5A8B" w:rsidP="00A84B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7F8E42B" w14:textId="77777777" w:rsidR="001B5A8B" w:rsidRPr="00E61987" w:rsidRDefault="001B5A8B" w:rsidP="00A84BB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0.03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256132D" w14:textId="77777777" w:rsidR="001B5A8B" w:rsidRPr="00E61987" w:rsidRDefault="001B5A8B" w:rsidP="00A84B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B2A58C1" w14:textId="77777777" w:rsidR="001B5A8B" w:rsidRPr="00E61987" w:rsidRDefault="001B5A8B" w:rsidP="00A84BB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0.03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29B8873" w14:textId="77777777" w:rsidR="001B5A8B" w:rsidRPr="00E61987" w:rsidRDefault="001B5A8B" w:rsidP="00A84B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3CEA7A6" w14:textId="77777777" w:rsidR="001B5A8B" w:rsidRPr="00E61987" w:rsidRDefault="001B5A8B" w:rsidP="00A84BB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0.1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A027F85" w14:textId="77777777" w:rsidR="001B5A8B" w:rsidRPr="00E61987" w:rsidRDefault="001B5A8B" w:rsidP="00A84B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CE2E098" w14:textId="77777777" w:rsidR="001B5A8B" w:rsidRPr="00E61987" w:rsidRDefault="001B5A8B" w:rsidP="00A84BB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0.0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6CEE16F" w14:textId="77777777" w:rsidR="001B5A8B" w:rsidRPr="00E61987" w:rsidRDefault="001B5A8B" w:rsidP="00A84B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 </w:t>
            </w:r>
          </w:p>
        </w:tc>
      </w:tr>
      <w:tr w:rsidR="001B5A8B" w:rsidRPr="00E61987" w14:paraId="07F98D94" w14:textId="77777777" w:rsidTr="00A84BB7">
        <w:trPr>
          <w:trHeight w:val="20"/>
          <w:jc w:val="center"/>
        </w:trPr>
        <w:tc>
          <w:tcPr>
            <w:tcW w:w="0" w:type="auto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3F42E6CB" w14:textId="77777777" w:rsidR="001B5A8B" w:rsidRPr="00E61987" w:rsidRDefault="001B5A8B" w:rsidP="00A84B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49CC368" w14:textId="77777777" w:rsidR="001B5A8B" w:rsidRPr="00E61987" w:rsidRDefault="001B5A8B" w:rsidP="00A84B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Upper 95% CI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D010F1A" w14:textId="77777777" w:rsidR="001B5A8B" w:rsidRPr="00E61987" w:rsidRDefault="001B5A8B" w:rsidP="00A84BB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0.11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CAD1343" w14:textId="77777777" w:rsidR="001B5A8B" w:rsidRPr="00E61987" w:rsidRDefault="001B5A8B" w:rsidP="00A84B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6C8E1BC" w14:textId="77777777" w:rsidR="001B5A8B" w:rsidRPr="00E61987" w:rsidRDefault="001B5A8B" w:rsidP="00A84BB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-0.01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388AE75" w14:textId="77777777" w:rsidR="001B5A8B" w:rsidRPr="00E61987" w:rsidRDefault="001B5A8B" w:rsidP="00A84B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D998B15" w14:textId="77777777" w:rsidR="001B5A8B" w:rsidRPr="00E61987" w:rsidRDefault="001B5A8B" w:rsidP="00A84BB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-0.01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6797088" w14:textId="77777777" w:rsidR="001B5A8B" w:rsidRPr="00E61987" w:rsidRDefault="001B5A8B" w:rsidP="00A84B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BDEEB53" w14:textId="77777777" w:rsidR="001B5A8B" w:rsidRPr="00E61987" w:rsidRDefault="001B5A8B" w:rsidP="00A84BB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0.04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1F6816E" w14:textId="77777777" w:rsidR="001B5A8B" w:rsidRPr="00E61987" w:rsidRDefault="001B5A8B" w:rsidP="00A84B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8D02E3A" w14:textId="77777777" w:rsidR="001B5A8B" w:rsidRPr="00E61987" w:rsidRDefault="001B5A8B" w:rsidP="00A84BB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-0.18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58A5C08" w14:textId="77777777" w:rsidR="001B5A8B" w:rsidRPr="00E61987" w:rsidRDefault="001B5A8B" w:rsidP="00A84B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 </w:t>
            </w:r>
          </w:p>
        </w:tc>
      </w:tr>
      <w:tr w:rsidR="001B5A8B" w:rsidRPr="00E61987" w14:paraId="7CED8598" w14:textId="77777777" w:rsidTr="00A84BB7">
        <w:trPr>
          <w:trHeight w:val="20"/>
          <w:jc w:val="center"/>
        </w:trPr>
        <w:tc>
          <w:tcPr>
            <w:tcW w:w="0" w:type="auto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0BB9251C" w14:textId="77777777" w:rsidR="001B5A8B" w:rsidRPr="00E61987" w:rsidRDefault="001B5A8B" w:rsidP="00A84B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58D15B71" w14:textId="77777777" w:rsidR="001B5A8B" w:rsidRPr="00E61987" w:rsidRDefault="001B5A8B" w:rsidP="00A84B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Lower 95% CI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72ADE7B2" w14:textId="77777777" w:rsidR="001B5A8B" w:rsidRPr="00E61987" w:rsidRDefault="001B5A8B" w:rsidP="00A84BB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-0.419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149E9C37" w14:textId="77777777" w:rsidR="001B5A8B" w:rsidRPr="00E61987" w:rsidRDefault="001B5A8B" w:rsidP="00A84B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23DBA9E5" w14:textId="77777777" w:rsidR="001B5A8B" w:rsidRPr="00E61987" w:rsidRDefault="001B5A8B" w:rsidP="00A84BB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-0.519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3D118DB5" w14:textId="77777777" w:rsidR="001B5A8B" w:rsidRPr="00E61987" w:rsidRDefault="001B5A8B" w:rsidP="00A84B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65763896" w14:textId="77777777" w:rsidR="001B5A8B" w:rsidRPr="00E61987" w:rsidRDefault="001B5A8B" w:rsidP="00A84BB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-0.52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0365B88C" w14:textId="77777777" w:rsidR="001B5A8B" w:rsidRPr="00E61987" w:rsidRDefault="001B5A8B" w:rsidP="00A84B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70659578" w14:textId="77777777" w:rsidR="001B5A8B" w:rsidRPr="00E61987" w:rsidRDefault="001B5A8B" w:rsidP="00A84BB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-0.47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042408CB" w14:textId="77777777" w:rsidR="001B5A8B" w:rsidRPr="00E61987" w:rsidRDefault="001B5A8B" w:rsidP="00A84B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7572124F" w14:textId="77777777" w:rsidR="001B5A8B" w:rsidRPr="00E61987" w:rsidRDefault="001B5A8B" w:rsidP="00A84BB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-0.63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3435543D" w14:textId="77777777" w:rsidR="001B5A8B" w:rsidRPr="00E61987" w:rsidRDefault="001B5A8B" w:rsidP="00A84B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 </w:t>
            </w:r>
          </w:p>
        </w:tc>
      </w:tr>
      <w:tr w:rsidR="001B5A8B" w:rsidRPr="00E61987" w14:paraId="41A67641" w14:textId="77777777" w:rsidTr="00A84BB7">
        <w:trPr>
          <w:trHeight w:val="20"/>
          <w:jc w:val="center"/>
        </w:trPr>
        <w:tc>
          <w:tcPr>
            <w:tcW w:w="0" w:type="auto"/>
            <w:vMerge w:val="restar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000000" w:fill="FFFFFF"/>
            <w:noWrap/>
            <w:vAlign w:val="center"/>
            <w:hideMark/>
          </w:tcPr>
          <w:p w14:paraId="3F2B0577" w14:textId="77777777" w:rsidR="001B5A8B" w:rsidRPr="00E61987" w:rsidRDefault="001B5A8B" w:rsidP="00A84B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S4SKF (mm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07D79C6" w14:textId="77777777" w:rsidR="001B5A8B" w:rsidRPr="00E61987" w:rsidRDefault="001B5A8B" w:rsidP="00A84B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r or rho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8B58F14" w14:textId="77777777" w:rsidR="001B5A8B" w:rsidRPr="00E61987" w:rsidRDefault="001B5A8B" w:rsidP="00A84BB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-0.17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83EA658" w14:textId="77777777" w:rsidR="001B5A8B" w:rsidRPr="00E61987" w:rsidRDefault="001B5A8B" w:rsidP="00A84B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6803AA9" w14:textId="77777777" w:rsidR="001B5A8B" w:rsidRPr="00E61987" w:rsidRDefault="001B5A8B" w:rsidP="00A84BB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-0.27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057442D" w14:textId="77777777" w:rsidR="001B5A8B" w:rsidRPr="00E61987" w:rsidRDefault="001B5A8B" w:rsidP="00A84B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EDF69F0" w14:textId="77777777" w:rsidR="001B5A8B" w:rsidRPr="00E61987" w:rsidRDefault="001B5A8B" w:rsidP="00A84BB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-0.26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BEFCBC5" w14:textId="77777777" w:rsidR="001B5A8B" w:rsidRPr="00E61987" w:rsidRDefault="001B5A8B" w:rsidP="00A84B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9690528" w14:textId="77777777" w:rsidR="001B5A8B" w:rsidRPr="00E61987" w:rsidRDefault="001B5A8B" w:rsidP="00A84BB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-0.22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CF79909" w14:textId="77777777" w:rsidR="001B5A8B" w:rsidRPr="00E61987" w:rsidRDefault="001B5A8B" w:rsidP="00A84B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1B6CF61" w14:textId="77777777" w:rsidR="001B5A8B" w:rsidRPr="00E61987" w:rsidRDefault="001B5A8B" w:rsidP="00A84BB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-0.47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D3E7F4C" w14:textId="77777777" w:rsidR="001B5A8B" w:rsidRPr="00E61987" w:rsidRDefault="001B5A8B" w:rsidP="00A84B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***</w:t>
            </w:r>
          </w:p>
        </w:tc>
      </w:tr>
      <w:tr w:rsidR="001B5A8B" w:rsidRPr="00E61987" w14:paraId="1E77026E" w14:textId="77777777" w:rsidTr="00A84BB7">
        <w:trPr>
          <w:trHeight w:val="20"/>
          <w:jc w:val="center"/>
        </w:trPr>
        <w:tc>
          <w:tcPr>
            <w:tcW w:w="0" w:type="auto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2A137ED2" w14:textId="77777777" w:rsidR="001B5A8B" w:rsidRPr="00E61987" w:rsidRDefault="001B5A8B" w:rsidP="00A84B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8F504A6" w14:textId="77777777" w:rsidR="001B5A8B" w:rsidRPr="00E61987" w:rsidRDefault="001B5A8B" w:rsidP="00A84B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p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AC01D48" w14:textId="77777777" w:rsidR="001B5A8B" w:rsidRPr="00E61987" w:rsidRDefault="001B5A8B" w:rsidP="00A84BB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0.21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7305036" w14:textId="77777777" w:rsidR="001B5A8B" w:rsidRPr="00E61987" w:rsidRDefault="001B5A8B" w:rsidP="00A84B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3820799" w14:textId="77777777" w:rsidR="001B5A8B" w:rsidRPr="00E61987" w:rsidRDefault="001B5A8B" w:rsidP="00A84BB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0.05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E6A6C92" w14:textId="77777777" w:rsidR="001B5A8B" w:rsidRPr="00E61987" w:rsidRDefault="001B5A8B" w:rsidP="00A84B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3D3FDC6" w14:textId="77777777" w:rsidR="001B5A8B" w:rsidRPr="00E61987" w:rsidRDefault="001B5A8B" w:rsidP="00A84BB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0.05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6BB5B83" w14:textId="77777777" w:rsidR="001B5A8B" w:rsidRPr="00E61987" w:rsidRDefault="001B5A8B" w:rsidP="00A84B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CB28E7A" w14:textId="77777777" w:rsidR="001B5A8B" w:rsidRPr="00E61987" w:rsidRDefault="001B5A8B" w:rsidP="00A84BB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0.10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910A8A7" w14:textId="77777777" w:rsidR="001B5A8B" w:rsidRPr="00E61987" w:rsidRDefault="001B5A8B" w:rsidP="00A84B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F22C956" w14:textId="77777777" w:rsidR="001B5A8B" w:rsidRPr="00E61987" w:rsidRDefault="001B5A8B" w:rsidP="00A84BB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&lt;0.0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492CAB2" w14:textId="77777777" w:rsidR="001B5A8B" w:rsidRPr="00E61987" w:rsidRDefault="001B5A8B" w:rsidP="00A84B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 </w:t>
            </w:r>
          </w:p>
        </w:tc>
      </w:tr>
      <w:tr w:rsidR="001B5A8B" w:rsidRPr="00E61987" w14:paraId="5DEA1F32" w14:textId="77777777" w:rsidTr="00A84BB7">
        <w:trPr>
          <w:trHeight w:val="20"/>
          <w:jc w:val="center"/>
        </w:trPr>
        <w:tc>
          <w:tcPr>
            <w:tcW w:w="0" w:type="auto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56A501CA" w14:textId="77777777" w:rsidR="001B5A8B" w:rsidRPr="00E61987" w:rsidRDefault="001B5A8B" w:rsidP="00A84B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3427555" w14:textId="77777777" w:rsidR="001B5A8B" w:rsidRPr="00E61987" w:rsidRDefault="001B5A8B" w:rsidP="00A84B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Upper 95% CI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79BF446" w14:textId="77777777" w:rsidR="001B5A8B" w:rsidRPr="00E61987" w:rsidRDefault="001B5A8B" w:rsidP="00A84BB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0.1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4F71CB0" w14:textId="77777777" w:rsidR="001B5A8B" w:rsidRPr="00E61987" w:rsidRDefault="001B5A8B" w:rsidP="00A84B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7145E23" w14:textId="77777777" w:rsidR="001B5A8B" w:rsidRPr="00E61987" w:rsidRDefault="001B5A8B" w:rsidP="00A84BB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-16.81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36C2228" w14:textId="77777777" w:rsidR="001B5A8B" w:rsidRPr="00E61987" w:rsidRDefault="001B5A8B" w:rsidP="00A84B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6673045" w14:textId="77777777" w:rsidR="001B5A8B" w:rsidRPr="00E61987" w:rsidRDefault="001B5A8B" w:rsidP="00A84BB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0.00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FB3BBCE" w14:textId="77777777" w:rsidR="001B5A8B" w:rsidRPr="00E61987" w:rsidRDefault="001B5A8B" w:rsidP="00A84B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D38A787" w14:textId="77777777" w:rsidR="001B5A8B" w:rsidRPr="00E61987" w:rsidRDefault="001B5A8B" w:rsidP="00A84BB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0.04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17FA9C7" w14:textId="77777777" w:rsidR="001B5A8B" w:rsidRPr="00E61987" w:rsidRDefault="001B5A8B" w:rsidP="00A84B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9A118EC" w14:textId="77777777" w:rsidR="001B5A8B" w:rsidRPr="00E61987" w:rsidRDefault="001B5A8B" w:rsidP="00A84BB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-0.22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4460994" w14:textId="77777777" w:rsidR="001B5A8B" w:rsidRPr="00E61987" w:rsidRDefault="001B5A8B" w:rsidP="00A84B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 </w:t>
            </w:r>
          </w:p>
        </w:tc>
      </w:tr>
      <w:tr w:rsidR="001B5A8B" w:rsidRPr="00E61987" w14:paraId="4C51116A" w14:textId="77777777" w:rsidTr="00A84BB7">
        <w:trPr>
          <w:trHeight w:val="20"/>
          <w:jc w:val="center"/>
        </w:trPr>
        <w:tc>
          <w:tcPr>
            <w:tcW w:w="0" w:type="auto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79BBB659" w14:textId="77777777" w:rsidR="001B5A8B" w:rsidRPr="00E61987" w:rsidRDefault="001B5A8B" w:rsidP="00A84B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314F77D5" w14:textId="77777777" w:rsidR="001B5A8B" w:rsidRPr="00E61987" w:rsidRDefault="001B5A8B" w:rsidP="00A84B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Lower 95% CI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50B4F7D3" w14:textId="77777777" w:rsidR="001B5A8B" w:rsidRPr="00E61987" w:rsidRDefault="001B5A8B" w:rsidP="00A84BB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-0.428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49944480" w14:textId="77777777" w:rsidR="001B5A8B" w:rsidRPr="00E61987" w:rsidRDefault="001B5A8B" w:rsidP="00A84B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5814BD16" w14:textId="77777777" w:rsidR="001B5A8B" w:rsidRPr="00E61987" w:rsidRDefault="001B5A8B" w:rsidP="00A84BB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-0.508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2EA6E5FC" w14:textId="77777777" w:rsidR="001B5A8B" w:rsidRPr="00E61987" w:rsidRDefault="001B5A8B" w:rsidP="00A84B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53D1CB17" w14:textId="77777777" w:rsidR="001B5A8B" w:rsidRPr="00E61987" w:rsidRDefault="001B5A8B" w:rsidP="00A84BB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-0.50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32690354" w14:textId="77777777" w:rsidR="001B5A8B" w:rsidRPr="00E61987" w:rsidRDefault="001B5A8B" w:rsidP="00A84B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01B17C6B" w14:textId="77777777" w:rsidR="001B5A8B" w:rsidRPr="00E61987" w:rsidRDefault="001B5A8B" w:rsidP="00A84BB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-0.47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10FED29D" w14:textId="77777777" w:rsidR="001B5A8B" w:rsidRPr="00E61987" w:rsidRDefault="001B5A8B" w:rsidP="00A84B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1AE29E4B" w14:textId="77777777" w:rsidR="001B5A8B" w:rsidRPr="00E61987" w:rsidRDefault="001B5A8B" w:rsidP="00A84BB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-0.659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02DF51C8" w14:textId="77777777" w:rsidR="001B5A8B" w:rsidRPr="00E61987" w:rsidRDefault="001B5A8B" w:rsidP="00A84B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 </w:t>
            </w:r>
          </w:p>
        </w:tc>
      </w:tr>
      <w:tr w:rsidR="001B5A8B" w:rsidRPr="00E61987" w14:paraId="1A997D85" w14:textId="77777777" w:rsidTr="00A84BB7">
        <w:trPr>
          <w:trHeight w:val="20"/>
          <w:jc w:val="center"/>
        </w:trPr>
        <w:tc>
          <w:tcPr>
            <w:tcW w:w="0" w:type="auto"/>
            <w:vMerge w:val="restar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000000" w:fill="FFFFFF"/>
            <w:noWrap/>
            <w:vAlign w:val="center"/>
            <w:hideMark/>
          </w:tcPr>
          <w:p w14:paraId="5D15EC58" w14:textId="77777777" w:rsidR="001B5A8B" w:rsidRPr="00E61987" w:rsidRDefault="001B5A8B" w:rsidP="00A84B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S7SKF (mm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D18DED6" w14:textId="77777777" w:rsidR="001B5A8B" w:rsidRPr="00E61987" w:rsidRDefault="001B5A8B" w:rsidP="00A84B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r or rho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E297CAD" w14:textId="77777777" w:rsidR="001B5A8B" w:rsidRPr="00E61987" w:rsidRDefault="001B5A8B" w:rsidP="00A84BB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-0.15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8A0D6E3" w14:textId="77777777" w:rsidR="001B5A8B" w:rsidRPr="00E61987" w:rsidRDefault="001B5A8B" w:rsidP="00A84B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D60745F" w14:textId="77777777" w:rsidR="001B5A8B" w:rsidRPr="00E61987" w:rsidRDefault="001B5A8B" w:rsidP="00A84BB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-0.28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85D12F1" w14:textId="77777777" w:rsidR="001B5A8B" w:rsidRPr="00E61987" w:rsidRDefault="001B5A8B" w:rsidP="00A84B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*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5AC6464" w14:textId="77777777" w:rsidR="001B5A8B" w:rsidRPr="00E61987" w:rsidRDefault="001B5A8B" w:rsidP="00A84BB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-0.28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1943D0E" w14:textId="77777777" w:rsidR="001B5A8B" w:rsidRPr="00E61987" w:rsidRDefault="001B5A8B" w:rsidP="00A84B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*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EF6E4B4" w14:textId="77777777" w:rsidR="001B5A8B" w:rsidRPr="00E61987" w:rsidRDefault="001B5A8B" w:rsidP="00A84BB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-0.23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0B0A415" w14:textId="77777777" w:rsidR="001B5A8B" w:rsidRPr="00E61987" w:rsidRDefault="001B5A8B" w:rsidP="00A84B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393A50A" w14:textId="77777777" w:rsidR="001B5A8B" w:rsidRPr="00E61987" w:rsidRDefault="001B5A8B" w:rsidP="00A84BB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-0.46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22F45E6" w14:textId="77777777" w:rsidR="001B5A8B" w:rsidRPr="00E61987" w:rsidRDefault="001B5A8B" w:rsidP="00A84B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***</w:t>
            </w:r>
          </w:p>
        </w:tc>
      </w:tr>
      <w:tr w:rsidR="001B5A8B" w:rsidRPr="00E61987" w14:paraId="26F0B69D" w14:textId="77777777" w:rsidTr="00A84BB7">
        <w:trPr>
          <w:trHeight w:val="20"/>
          <w:jc w:val="center"/>
        </w:trPr>
        <w:tc>
          <w:tcPr>
            <w:tcW w:w="0" w:type="auto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0D711FA0" w14:textId="77777777" w:rsidR="001B5A8B" w:rsidRPr="00E61987" w:rsidRDefault="001B5A8B" w:rsidP="00A84B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7D6FB77" w14:textId="77777777" w:rsidR="001B5A8B" w:rsidRPr="00E61987" w:rsidRDefault="001B5A8B" w:rsidP="00A84B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p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D79E2DE" w14:textId="77777777" w:rsidR="001B5A8B" w:rsidRPr="00E61987" w:rsidRDefault="001B5A8B" w:rsidP="00A84BB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0.25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80121EF" w14:textId="77777777" w:rsidR="001B5A8B" w:rsidRPr="00E61987" w:rsidRDefault="001B5A8B" w:rsidP="00A84B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E7FAC03" w14:textId="77777777" w:rsidR="001B5A8B" w:rsidRPr="00E61987" w:rsidRDefault="001B5A8B" w:rsidP="00A84BB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0.04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2F6AEEE" w14:textId="77777777" w:rsidR="001B5A8B" w:rsidRPr="00E61987" w:rsidRDefault="001B5A8B" w:rsidP="00A84B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CA1B102" w14:textId="77777777" w:rsidR="001B5A8B" w:rsidRPr="00E61987" w:rsidRDefault="001B5A8B" w:rsidP="00A84BB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0.04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2107DAE" w14:textId="77777777" w:rsidR="001B5A8B" w:rsidRPr="00E61987" w:rsidRDefault="001B5A8B" w:rsidP="00A84B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DB261E4" w14:textId="77777777" w:rsidR="001B5A8B" w:rsidRPr="00E61987" w:rsidRDefault="001B5A8B" w:rsidP="00A84BB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0.09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F622DF7" w14:textId="77777777" w:rsidR="001B5A8B" w:rsidRPr="00E61987" w:rsidRDefault="001B5A8B" w:rsidP="00A84B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48A10CE" w14:textId="77777777" w:rsidR="001B5A8B" w:rsidRPr="00E61987" w:rsidRDefault="001B5A8B" w:rsidP="00A84BB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&lt;0.0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FB391E3" w14:textId="77777777" w:rsidR="001B5A8B" w:rsidRPr="00E61987" w:rsidRDefault="001B5A8B" w:rsidP="00A84B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 </w:t>
            </w:r>
          </w:p>
        </w:tc>
      </w:tr>
      <w:tr w:rsidR="001B5A8B" w:rsidRPr="00E61987" w14:paraId="5013EC6E" w14:textId="77777777" w:rsidTr="00A84BB7">
        <w:trPr>
          <w:trHeight w:val="20"/>
          <w:jc w:val="center"/>
        </w:trPr>
        <w:tc>
          <w:tcPr>
            <w:tcW w:w="0" w:type="auto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7B9A7654" w14:textId="77777777" w:rsidR="001B5A8B" w:rsidRPr="00E61987" w:rsidRDefault="001B5A8B" w:rsidP="00A84B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FBA77CA" w14:textId="77777777" w:rsidR="001B5A8B" w:rsidRPr="00E61987" w:rsidRDefault="001B5A8B" w:rsidP="00A84B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Upper 95% CI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F926336" w14:textId="77777777" w:rsidR="001B5A8B" w:rsidRPr="00E61987" w:rsidRDefault="001B5A8B" w:rsidP="00A84BB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0.11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DF4FEF0" w14:textId="77777777" w:rsidR="001B5A8B" w:rsidRPr="00E61987" w:rsidRDefault="001B5A8B" w:rsidP="00A84B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AE4FB62" w14:textId="77777777" w:rsidR="001B5A8B" w:rsidRPr="00E61987" w:rsidRDefault="001B5A8B" w:rsidP="00A84BB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-0.00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D8C88F1" w14:textId="77777777" w:rsidR="001B5A8B" w:rsidRPr="00E61987" w:rsidRDefault="001B5A8B" w:rsidP="00A84B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36E2AB7" w14:textId="77777777" w:rsidR="001B5A8B" w:rsidRPr="00E61987" w:rsidRDefault="001B5A8B" w:rsidP="00A84BB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-0.00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4698BEB" w14:textId="77777777" w:rsidR="001B5A8B" w:rsidRPr="00E61987" w:rsidRDefault="001B5A8B" w:rsidP="00A84B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0297D41" w14:textId="77777777" w:rsidR="001B5A8B" w:rsidRPr="00E61987" w:rsidRDefault="001B5A8B" w:rsidP="00A84BB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0.04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2B6FA02" w14:textId="77777777" w:rsidR="001B5A8B" w:rsidRPr="00E61987" w:rsidRDefault="001B5A8B" w:rsidP="00A84B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0A1FEF0" w14:textId="77777777" w:rsidR="001B5A8B" w:rsidRPr="00E61987" w:rsidRDefault="001B5A8B" w:rsidP="00A84BB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-0.22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1BDF95A" w14:textId="77777777" w:rsidR="001B5A8B" w:rsidRPr="00E61987" w:rsidRDefault="001B5A8B" w:rsidP="00A84B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 </w:t>
            </w:r>
          </w:p>
        </w:tc>
      </w:tr>
      <w:tr w:rsidR="001B5A8B" w:rsidRPr="00E61987" w14:paraId="03320D0E" w14:textId="77777777" w:rsidTr="00A84BB7">
        <w:trPr>
          <w:trHeight w:val="20"/>
          <w:jc w:val="center"/>
        </w:trPr>
        <w:tc>
          <w:tcPr>
            <w:tcW w:w="0" w:type="auto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27620B22" w14:textId="77777777" w:rsidR="001B5A8B" w:rsidRPr="00E61987" w:rsidRDefault="001B5A8B" w:rsidP="00A84B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7751E2A7" w14:textId="77777777" w:rsidR="001B5A8B" w:rsidRPr="00E61987" w:rsidRDefault="001B5A8B" w:rsidP="00A84B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Lower 95% CI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1B710F90" w14:textId="77777777" w:rsidR="001B5A8B" w:rsidRPr="00E61987" w:rsidRDefault="001B5A8B" w:rsidP="00A84BB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-0.41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5B6EDA8E" w14:textId="77777777" w:rsidR="001B5A8B" w:rsidRPr="00E61987" w:rsidRDefault="001B5A8B" w:rsidP="00A84B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46C37238" w14:textId="77777777" w:rsidR="001B5A8B" w:rsidRPr="00E61987" w:rsidRDefault="001B5A8B" w:rsidP="00A84BB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-0.51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5301B91E" w14:textId="77777777" w:rsidR="001B5A8B" w:rsidRPr="00E61987" w:rsidRDefault="001B5A8B" w:rsidP="00A84B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04278786" w14:textId="77777777" w:rsidR="001B5A8B" w:rsidRPr="00E61987" w:rsidRDefault="001B5A8B" w:rsidP="00A84BB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-0.51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7B86C810" w14:textId="77777777" w:rsidR="001B5A8B" w:rsidRPr="00E61987" w:rsidRDefault="001B5A8B" w:rsidP="00A84B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7CB60A57" w14:textId="77777777" w:rsidR="001B5A8B" w:rsidRPr="00E61987" w:rsidRDefault="001B5A8B" w:rsidP="00A84BB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-0.47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6EB7A79C" w14:textId="77777777" w:rsidR="001B5A8B" w:rsidRPr="00E61987" w:rsidRDefault="001B5A8B" w:rsidP="00A84B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16A5FD31" w14:textId="77777777" w:rsidR="001B5A8B" w:rsidRPr="00E61987" w:rsidRDefault="001B5A8B" w:rsidP="00A84BB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-0.657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78EEFB77" w14:textId="77777777" w:rsidR="001B5A8B" w:rsidRPr="00E61987" w:rsidRDefault="001B5A8B" w:rsidP="00A84B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 </w:t>
            </w:r>
          </w:p>
        </w:tc>
      </w:tr>
      <w:tr w:rsidR="001B5A8B" w:rsidRPr="00E61987" w14:paraId="41EB744C" w14:textId="77777777" w:rsidTr="00A84BB7">
        <w:trPr>
          <w:trHeight w:val="20"/>
          <w:jc w:val="center"/>
        </w:trPr>
        <w:tc>
          <w:tcPr>
            <w:tcW w:w="0" w:type="auto"/>
            <w:vMerge w:val="restar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000000" w:fill="FFFFFF"/>
            <w:noWrap/>
            <w:vAlign w:val="center"/>
            <w:hideMark/>
          </w:tcPr>
          <w:p w14:paraId="322B7946" w14:textId="77777777" w:rsidR="001B5A8B" w:rsidRPr="00E61987" w:rsidRDefault="001B5A8B" w:rsidP="00A84B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S3SKFa (mm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8D84C32" w14:textId="77777777" w:rsidR="001B5A8B" w:rsidRPr="00E61987" w:rsidRDefault="001B5A8B" w:rsidP="00A84B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r or rho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CEFFBDF" w14:textId="77777777" w:rsidR="001B5A8B" w:rsidRPr="00E61987" w:rsidRDefault="001B5A8B" w:rsidP="00A84BB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-0.12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D9E6E76" w14:textId="77777777" w:rsidR="001B5A8B" w:rsidRPr="00E61987" w:rsidRDefault="001B5A8B" w:rsidP="00A84B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2004D2F" w14:textId="77777777" w:rsidR="001B5A8B" w:rsidRPr="00E61987" w:rsidRDefault="001B5A8B" w:rsidP="00A84BB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-0.24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09DACE9" w14:textId="77777777" w:rsidR="001B5A8B" w:rsidRPr="00E61987" w:rsidRDefault="001B5A8B" w:rsidP="00A84B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BFF4043" w14:textId="77777777" w:rsidR="001B5A8B" w:rsidRPr="00E61987" w:rsidRDefault="001B5A8B" w:rsidP="00A84BB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-0.24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A51071A" w14:textId="77777777" w:rsidR="001B5A8B" w:rsidRPr="00E61987" w:rsidRDefault="001B5A8B" w:rsidP="00A84B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18A7C90" w14:textId="77777777" w:rsidR="001B5A8B" w:rsidRPr="00E61987" w:rsidRDefault="001B5A8B" w:rsidP="00A84BB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-0.20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8D96D91" w14:textId="77777777" w:rsidR="001B5A8B" w:rsidRPr="00E61987" w:rsidRDefault="001B5A8B" w:rsidP="00A84B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84D1192" w14:textId="77777777" w:rsidR="001B5A8B" w:rsidRPr="00E61987" w:rsidRDefault="001B5A8B" w:rsidP="00A84BB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-0.51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FA7C2DD" w14:textId="77777777" w:rsidR="001B5A8B" w:rsidRPr="00E61987" w:rsidRDefault="001B5A8B" w:rsidP="00A84B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***</w:t>
            </w:r>
          </w:p>
        </w:tc>
      </w:tr>
      <w:tr w:rsidR="001B5A8B" w:rsidRPr="00E61987" w14:paraId="00BBCC92" w14:textId="77777777" w:rsidTr="00A84BB7">
        <w:trPr>
          <w:trHeight w:val="20"/>
          <w:jc w:val="center"/>
        </w:trPr>
        <w:tc>
          <w:tcPr>
            <w:tcW w:w="0" w:type="auto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00D9638D" w14:textId="77777777" w:rsidR="001B5A8B" w:rsidRPr="00E61987" w:rsidRDefault="001B5A8B" w:rsidP="00A84B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ECCC6D4" w14:textId="77777777" w:rsidR="001B5A8B" w:rsidRPr="00E61987" w:rsidRDefault="001B5A8B" w:rsidP="00A84B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p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0F48C1C" w14:textId="77777777" w:rsidR="001B5A8B" w:rsidRPr="00E61987" w:rsidRDefault="001B5A8B" w:rsidP="00A84BB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0.37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0AFCC07" w14:textId="77777777" w:rsidR="001B5A8B" w:rsidRPr="00E61987" w:rsidRDefault="001B5A8B" w:rsidP="00A84B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332ED11" w14:textId="77777777" w:rsidR="001B5A8B" w:rsidRPr="00E61987" w:rsidRDefault="001B5A8B" w:rsidP="00A84BB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0.07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3BD7B91" w14:textId="77777777" w:rsidR="001B5A8B" w:rsidRPr="00E61987" w:rsidRDefault="001B5A8B" w:rsidP="00A84B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73A5413" w14:textId="77777777" w:rsidR="001B5A8B" w:rsidRPr="00E61987" w:rsidRDefault="001B5A8B" w:rsidP="00A84BB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0.08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3B8340B" w14:textId="77777777" w:rsidR="001B5A8B" w:rsidRPr="00E61987" w:rsidRDefault="001B5A8B" w:rsidP="00A84B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CB16D59" w14:textId="77777777" w:rsidR="001B5A8B" w:rsidRPr="00E61987" w:rsidRDefault="001B5A8B" w:rsidP="00A84BB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0.13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DBCEA24" w14:textId="77777777" w:rsidR="001B5A8B" w:rsidRPr="00E61987" w:rsidRDefault="001B5A8B" w:rsidP="00A84B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36F35D5" w14:textId="77777777" w:rsidR="001B5A8B" w:rsidRPr="00E61987" w:rsidRDefault="001B5A8B" w:rsidP="00A84BB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&lt;0.0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C70DC2F" w14:textId="77777777" w:rsidR="001B5A8B" w:rsidRPr="00E61987" w:rsidRDefault="001B5A8B" w:rsidP="00A84B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 </w:t>
            </w:r>
          </w:p>
        </w:tc>
      </w:tr>
      <w:tr w:rsidR="001B5A8B" w:rsidRPr="00E61987" w14:paraId="3F53F2B5" w14:textId="77777777" w:rsidTr="00A84BB7">
        <w:trPr>
          <w:trHeight w:val="20"/>
          <w:jc w:val="center"/>
        </w:trPr>
        <w:tc>
          <w:tcPr>
            <w:tcW w:w="0" w:type="auto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3FA3BA2E" w14:textId="77777777" w:rsidR="001B5A8B" w:rsidRPr="00E61987" w:rsidRDefault="001B5A8B" w:rsidP="00A84B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72A58F2" w14:textId="77777777" w:rsidR="001B5A8B" w:rsidRPr="00E61987" w:rsidRDefault="001B5A8B" w:rsidP="00A84B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Upper 95% CI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EA2FFDF" w14:textId="77777777" w:rsidR="001B5A8B" w:rsidRPr="00E61987" w:rsidRDefault="001B5A8B" w:rsidP="00A84BB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0.15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E3F048C" w14:textId="77777777" w:rsidR="001B5A8B" w:rsidRPr="00E61987" w:rsidRDefault="001B5A8B" w:rsidP="00A84B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29E567C" w14:textId="77777777" w:rsidR="001B5A8B" w:rsidRPr="00E61987" w:rsidRDefault="001B5A8B" w:rsidP="00A84BB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0.02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F68B4E7" w14:textId="77777777" w:rsidR="001B5A8B" w:rsidRPr="00E61987" w:rsidRDefault="001B5A8B" w:rsidP="00A84B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EF0E44D" w14:textId="77777777" w:rsidR="001B5A8B" w:rsidRPr="00E61987" w:rsidRDefault="001B5A8B" w:rsidP="00A84BB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0.03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A73247C" w14:textId="77777777" w:rsidR="001B5A8B" w:rsidRPr="00E61987" w:rsidRDefault="001B5A8B" w:rsidP="00A84B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E4B599A" w14:textId="77777777" w:rsidR="001B5A8B" w:rsidRPr="00E61987" w:rsidRDefault="001B5A8B" w:rsidP="00A84BB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0.06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BB93765" w14:textId="77777777" w:rsidR="001B5A8B" w:rsidRPr="00E61987" w:rsidRDefault="001B5A8B" w:rsidP="00A84B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B8EFE59" w14:textId="77777777" w:rsidR="001B5A8B" w:rsidRPr="00E61987" w:rsidRDefault="001B5A8B" w:rsidP="00A84BB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-0.28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7C0824F" w14:textId="77777777" w:rsidR="001B5A8B" w:rsidRPr="00E61987" w:rsidRDefault="001B5A8B" w:rsidP="00A84B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 </w:t>
            </w:r>
          </w:p>
        </w:tc>
      </w:tr>
      <w:tr w:rsidR="001B5A8B" w:rsidRPr="00E61987" w14:paraId="4D07AA9D" w14:textId="77777777" w:rsidTr="00A84BB7">
        <w:trPr>
          <w:trHeight w:val="20"/>
          <w:jc w:val="center"/>
        </w:trPr>
        <w:tc>
          <w:tcPr>
            <w:tcW w:w="0" w:type="auto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1292D3B6" w14:textId="77777777" w:rsidR="001B5A8B" w:rsidRPr="00E61987" w:rsidRDefault="001B5A8B" w:rsidP="00A84B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25D0AB4F" w14:textId="77777777" w:rsidR="001B5A8B" w:rsidRPr="00E61987" w:rsidRDefault="001B5A8B" w:rsidP="00A84B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Lower 95% CI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5148C665" w14:textId="77777777" w:rsidR="001B5A8B" w:rsidRPr="00E61987" w:rsidRDefault="001B5A8B" w:rsidP="00A84BB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-0.38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6FF00294" w14:textId="77777777" w:rsidR="001B5A8B" w:rsidRPr="00E61987" w:rsidRDefault="001B5A8B" w:rsidP="00A84B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659FEB90" w14:textId="77777777" w:rsidR="001B5A8B" w:rsidRPr="00E61987" w:rsidRDefault="001B5A8B" w:rsidP="00A84BB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-0.488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431CE0A2" w14:textId="77777777" w:rsidR="001B5A8B" w:rsidRPr="00E61987" w:rsidRDefault="001B5A8B" w:rsidP="00A84B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45E28137" w14:textId="77777777" w:rsidR="001B5A8B" w:rsidRPr="00E61987" w:rsidRDefault="001B5A8B" w:rsidP="00A84BB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-0.486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1D83F712" w14:textId="77777777" w:rsidR="001B5A8B" w:rsidRPr="00E61987" w:rsidRDefault="001B5A8B" w:rsidP="00A84B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6AAA2A14" w14:textId="77777777" w:rsidR="001B5A8B" w:rsidRPr="00E61987" w:rsidRDefault="001B5A8B" w:rsidP="00A84BB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-0.456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1D1D387B" w14:textId="77777777" w:rsidR="001B5A8B" w:rsidRPr="00E61987" w:rsidRDefault="001B5A8B" w:rsidP="00A84B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050C79CA" w14:textId="77777777" w:rsidR="001B5A8B" w:rsidRPr="00E61987" w:rsidRDefault="001B5A8B" w:rsidP="00A84BB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-0.69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4AA8E936" w14:textId="77777777" w:rsidR="001B5A8B" w:rsidRPr="00E61987" w:rsidRDefault="001B5A8B" w:rsidP="00A84B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 </w:t>
            </w:r>
          </w:p>
        </w:tc>
      </w:tr>
      <w:tr w:rsidR="001B5A8B" w:rsidRPr="00E61987" w14:paraId="10E0990A" w14:textId="77777777" w:rsidTr="00A84BB7">
        <w:trPr>
          <w:trHeight w:val="20"/>
          <w:jc w:val="center"/>
        </w:trPr>
        <w:tc>
          <w:tcPr>
            <w:tcW w:w="0" w:type="auto"/>
            <w:vMerge w:val="restar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000000" w:fill="FFFFFF"/>
            <w:noWrap/>
            <w:vAlign w:val="center"/>
            <w:hideMark/>
          </w:tcPr>
          <w:p w14:paraId="3A291563" w14:textId="77777777" w:rsidR="001B5A8B" w:rsidRPr="00E61987" w:rsidRDefault="001B5A8B" w:rsidP="00A84B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S3SKFb (mm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5265453" w14:textId="77777777" w:rsidR="001B5A8B" w:rsidRPr="00E61987" w:rsidRDefault="001B5A8B" w:rsidP="00A84B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r or rho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A7DDA6E" w14:textId="77777777" w:rsidR="001B5A8B" w:rsidRPr="00E61987" w:rsidRDefault="001B5A8B" w:rsidP="00A84BB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-0.18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931857B" w14:textId="77777777" w:rsidR="001B5A8B" w:rsidRPr="00E61987" w:rsidRDefault="001B5A8B" w:rsidP="00A84B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BDA7927" w14:textId="77777777" w:rsidR="001B5A8B" w:rsidRPr="00E61987" w:rsidRDefault="001B5A8B" w:rsidP="00A84BB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-0.27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766B339" w14:textId="77777777" w:rsidR="001B5A8B" w:rsidRPr="00E61987" w:rsidRDefault="001B5A8B" w:rsidP="00A84B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*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9F65451" w14:textId="77777777" w:rsidR="001B5A8B" w:rsidRPr="00E61987" w:rsidRDefault="001B5A8B" w:rsidP="00A84BB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-0.3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A0D939F" w14:textId="77777777" w:rsidR="001B5A8B" w:rsidRPr="00E61987" w:rsidRDefault="001B5A8B" w:rsidP="00A84B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*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5E51FB0" w14:textId="77777777" w:rsidR="001B5A8B" w:rsidRPr="00E61987" w:rsidRDefault="001B5A8B" w:rsidP="00A84BB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-0.22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1FD967A" w14:textId="77777777" w:rsidR="001B5A8B" w:rsidRPr="00E61987" w:rsidRDefault="001B5A8B" w:rsidP="00A84B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882A39C" w14:textId="77777777" w:rsidR="001B5A8B" w:rsidRPr="00E61987" w:rsidRDefault="001B5A8B" w:rsidP="00A84BB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-0.41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6CB509F" w14:textId="77777777" w:rsidR="001B5A8B" w:rsidRPr="00E61987" w:rsidRDefault="001B5A8B" w:rsidP="00A84B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**</w:t>
            </w:r>
          </w:p>
        </w:tc>
      </w:tr>
      <w:tr w:rsidR="001B5A8B" w:rsidRPr="00E61987" w14:paraId="4112F243" w14:textId="77777777" w:rsidTr="00A84BB7">
        <w:trPr>
          <w:trHeight w:val="20"/>
          <w:jc w:val="center"/>
        </w:trPr>
        <w:tc>
          <w:tcPr>
            <w:tcW w:w="0" w:type="auto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135BCDBB" w14:textId="77777777" w:rsidR="001B5A8B" w:rsidRPr="00E61987" w:rsidRDefault="001B5A8B" w:rsidP="00A84B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3F04225" w14:textId="77777777" w:rsidR="001B5A8B" w:rsidRPr="00E61987" w:rsidRDefault="001B5A8B" w:rsidP="00A84B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p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3265CA8" w14:textId="77777777" w:rsidR="001B5A8B" w:rsidRPr="00E61987" w:rsidRDefault="001B5A8B" w:rsidP="00A84BB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0.19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1BD835B" w14:textId="77777777" w:rsidR="001B5A8B" w:rsidRPr="00E61987" w:rsidRDefault="001B5A8B" w:rsidP="00A84B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E650A4E" w14:textId="77777777" w:rsidR="001B5A8B" w:rsidRPr="00E61987" w:rsidRDefault="001B5A8B" w:rsidP="00A84BB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0.04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54940C9" w14:textId="77777777" w:rsidR="001B5A8B" w:rsidRPr="00E61987" w:rsidRDefault="001B5A8B" w:rsidP="00A84B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647089A" w14:textId="77777777" w:rsidR="001B5A8B" w:rsidRPr="00E61987" w:rsidRDefault="001B5A8B" w:rsidP="00A84BB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0.03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E21F4E1" w14:textId="77777777" w:rsidR="001B5A8B" w:rsidRPr="00E61987" w:rsidRDefault="001B5A8B" w:rsidP="00A84B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7BC3C06" w14:textId="77777777" w:rsidR="001B5A8B" w:rsidRPr="00E61987" w:rsidRDefault="001B5A8B" w:rsidP="00A84BB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0.10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B577550" w14:textId="77777777" w:rsidR="001B5A8B" w:rsidRPr="00E61987" w:rsidRDefault="001B5A8B" w:rsidP="00A84B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53C74AD" w14:textId="77777777" w:rsidR="001B5A8B" w:rsidRPr="00E61987" w:rsidRDefault="001B5A8B" w:rsidP="00A84BB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0.0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B54D8EE" w14:textId="77777777" w:rsidR="001B5A8B" w:rsidRPr="00E61987" w:rsidRDefault="001B5A8B" w:rsidP="00A84B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 </w:t>
            </w:r>
          </w:p>
        </w:tc>
      </w:tr>
      <w:tr w:rsidR="001B5A8B" w:rsidRPr="00E61987" w14:paraId="55D1E778" w14:textId="77777777" w:rsidTr="00A84BB7">
        <w:trPr>
          <w:trHeight w:val="20"/>
          <w:jc w:val="center"/>
        </w:trPr>
        <w:tc>
          <w:tcPr>
            <w:tcW w:w="0" w:type="auto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0EE4B8FA" w14:textId="77777777" w:rsidR="001B5A8B" w:rsidRPr="00E61987" w:rsidRDefault="001B5A8B" w:rsidP="00A84B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79910FB" w14:textId="77777777" w:rsidR="001B5A8B" w:rsidRPr="00E61987" w:rsidRDefault="001B5A8B" w:rsidP="00A84B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Upper 95% CI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62D55EF" w14:textId="77777777" w:rsidR="001B5A8B" w:rsidRPr="00E61987" w:rsidRDefault="001B5A8B" w:rsidP="00A84BB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0.09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4468944" w14:textId="77777777" w:rsidR="001B5A8B" w:rsidRPr="00E61987" w:rsidRDefault="001B5A8B" w:rsidP="00A84B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10CCE92" w14:textId="77777777" w:rsidR="001B5A8B" w:rsidRPr="00E61987" w:rsidRDefault="001B5A8B" w:rsidP="00A84BB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-0.0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35D7AD9" w14:textId="77777777" w:rsidR="001B5A8B" w:rsidRPr="00E61987" w:rsidRDefault="001B5A8B" w:rsidP="00A84B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43EBF6F" w14:textId="77777777" w:rsidR="001B5A8B" w:rsidRPr="00E61987" w:rsidRDefault="001B5A8B" w:rsidP="00A84BB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-0.03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642CEAE" w14:textId="77777777" w:rsidR="001B5A8B" w:rsidRPr="00E61987" w:rsidRDefault="001B5A8B" w:rsidP="00A84B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BFFBC62" w14:textId="77777777" w:rsidR="001B5A8B" w:rsidRPr="00E61987" w:rsidRDefault="001B5A8B" w:rsidP="00A84BB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0.05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CEAC6E7" w14:textId="77777777" w:rsidR="001B5A8B" w:rsidRPr="00E61987" w:rsidRDefault="001B5A8B" w:rsidP="00A84B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5DD7AD0" w14:textId="77777777" w:rsidR="001B5A8B" w:rsidRPr="00E61987" w:rsidRDefault="001B5A8B" w:rsidP="00A84BB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-0.16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CBD50D0" w14:textId="77777777" w:rsidR="001B5A8B" w:rsidRPr="00E61987" w:rsidRDefault="001B5A8B" w:rsidP="00A84B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 </w:t>
            </w:r>
          </w:p>
        </w:tc>
      </w:tr>
      <w:tr w:rsidR="001B5A8B" w:rsidRPr="00E61987" w14:paraId="3E7D7D74" w14:textId="77777777" w:rsidTr="00A84BB7">
        <w:trPr>
          <w:trHeight w:val="20"/>
          <w:jc w:val="center"/>
        </w:trPr>
        <w:tc>
          <w:tcPr>
            <w:tcW w:w="0" w:type="auto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70A9D15D" w14:textId="77777777" w:rsidR="001B5A8B" w:rsidRPr="00E61987" w:rsidRDefault="001B5A8B" w:rsidP="00A84B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3DD1D6C5" w14:textId="77777777" w:rsidR="001B5A8B" w:rsidRPr="00E61987" w:rsidRDefault="001B5A8B" w:rsidP="00A84B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Lower 95% CI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36291251" w14:textId="77777777" w:rsidR="001B5A8B" w:rsidRPr="00E61987" w:rsidRDefault="001B5A8B" w:rsidP="00A84BB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-0.43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60B08397" w14:textId="77777777" w:rsidR="001B5A8B" w:rsidRPr="00E61987" w:rsidRDefault="001B5A8B" w:rsidP="00A84B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6EB533B6" w14:textId="77777777" w:rsidR="001B5A8B" w:rsidRPr="00E61987" w:rsidRDefault="001B5A8B" w:rsidP="00A84BB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-0.51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388DB09F" w14:textId="77777777" w:rsidR="001B5A8B" w:rsidRPr="00E61987" w:rsidRDefault="001B5A8B" w:rsidP="00A84B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2EBDA5FE" w14:textId="77777777" w:rsidR="001B5A8B" w:rsidRPr="00E61987" w:rsidRDefault="001B5A8B" w:rsidP="00A84BB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-0.53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3C95E022" w14:textId="77777777" w:rsidR="001B5A8B" w:rsidRPr="00E61987" w:rsidRDefault="001B5A8B" w:rsidP="00A84B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5CC4508A" w14:textId="77777777" w:rsidR="001B5A8B" w:rsidRPr="00E61987" w:rsidRDefault="001B5A8B" w:rsidP="00A84BB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-0.469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7252B651" w14:textId="77777777" w:rsidR="001B5A8B" w:rsidRPr="00E61987" w:rsidRDefault="001B5A8B" w:rsidP="00A84B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6A2928C0" w14:textId="77777777" w:rsidR="001B5A8B" w:rsidRPr="00E61987" w:rsidRDefault="001B5A8B" w:rsidP="00A84BB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-0.62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480D3A2C" w14:textId="77777777" w:rsidR="001B5A8B" w:rsidRPr="00E61987" w:rsidRDefault="001B5A8B" w:rsidP="00A84B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 </w:t>
            </w:r>
          </w:p>
        </w:tc>
      </w:tr>
      <w:tr w:rsidR="001B5A8B" w:rsidRPr="00E61987" w14:paraId="1BFB783C" w14:textId="77777777" w:rsidTr="00A84BB7">
        <w:trPr>
          <w:trHeight w:val="20"/>
          <w:jc w:val="center"/>
        </w:trPr>
        <w:tc>
          <w:tcPr>
            <w:tcW w:w="0" w:type="auto"/>
            <w:vMerge w:val="restar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000000" w:fill="FFFFFF"/>
            <w:noWrap/>
            <w:vAlign w:val="center"/>
            <w:hideMark/>
          </w:tcPr>
          <w:p w14:paraId="6F42B250" w14:textId="77777777" w:rsidR="001B5A8B" w:rsidRPr="00E61987" w:rsidRDefault="001B5A8B" w:rsidP="00A84B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Fat - Faulkner - 4SKF (%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CBFABD5" w14:textId="77777777" w:rsidR="001B5A8B" w:rsidRPr="00E61987" w:rsidRDefault="001B5A8B" w:rsidP="00A84B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r or rho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030057D" w14:textId="77777777" w:rsidR="001B5A8B" w:rsidRPr="00E61987" w:rsidRDefault="001B5A8B" w:rsidP="00A84BB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-0.17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D4F50AC" w14:textId="77777777" w:rsidR="001B5A8B" w:rsidRPr="00E61987" w:rsidRDefault="001B5A8B" w:rsidP="00A84B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6D69C2C" w14:textId="77777777" w:rsidR="001B5A8B" w:rsidRPr="00E61987" w:rsidRDefault="001B5A8B" w:rsidP="00A84BB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-0.27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231F49C" w14:textId="77777777" w:rsidR="001B5A8B" w:rsidRPr="00E61987" w:rsidRDefault="001B5A8B" w:rsidP="00A84B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1820075" w14:textId="77777777" w:rsidR="001B5A8B" w:rsidRPr="00E61987" w:rsidRDefault="001B5A8B" w:rsidP="00A84BB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-0.26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3583EAD" w14:textId="77777777" w:rsidR="001B5A8B" w:rsidRPr="00E61987" w:rsidRDefault="001B5A8B" w:rsidP="00A84B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B695934" w14:textId="77777777" w:rsidR="001B5A8B" w:rsidRPr="00E61987" w:rsidRDefault="001B5A8B" w:rsidP="00A84BB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-0.22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38FE38D" w14:textId="77777777" w:rsidR="001B5A8B" w:rsidRPr="00E61987" w:rsidRDefault="001B5A8B" w:rsidP="00A84B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21972E3" w14:textId="77777777" w:rsidR="001B5A8B" w:rsidRPr="00E61987" w:rsidRDefault="001B5A8B" w:rsidP="00A84BB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-0.47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5594011" w14:textId="77777777" w:rsidR="001B5A8B" w:rsidRPr="00E61987" w:rsidRDefault="001B5A8B" w:rsidP="00A84B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***</w:t>
            </w:r>
          </w:p>
        </w:tc>
      </w:tr>
      <w:tr w:rsidR="001B5A8B" w:rsidRPr="00E61987" w14:paraId="7096A886" w14:textId="77777777" w:rsidTr="00A84BB7">
        <w:trPr>
          <w:trHeight w:val="20"/>
          <w:jc w:val="center"/>
        </w:trPr>
        <w:tc>
          <w:tcPr>
            <w:tcW w:w="0" w:type="auto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19406825" w14:textId="77777777" w:rsidR="001B5A8B" w:rsidRPr="00E61987" w:rsidRDefault="001B5A8B" w:rsidP="00A84B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6E81ED1" w14:textId="77777777" w:rsidR="001B5A8B" w:rsidRPr="00E61987" w:rsidRDefault="001B5A8B" w:rsidP="00A84B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p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1F32DCA" w14:textId="77777777" w:rsidR="001B5A8B" w:rsidRPr="00E61987" w:rsidRDefault="001B5A8B" w:rsidP="00A84BB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0.21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9306D83" w14:textId="77777777" w:rsidR="001B5A8B" w:rsidRPr="00E61987" w:rsidRDefault="001B5A8B" w:rsidP="00A84B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1E5E6E0" w14:textId="77777777" w:rsidR="001B5A8B" w:rsidRPr="00E61987" w:rsidRDefault="001B5A8B" w:rsidP="00A84BB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0.05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BD6E044" w14:textId="77777777" w:rsidR="001B5A8B" w:rsidRPr="00E61987" w:rsidRDefault="001B5A8B" w:rsidP="00A84B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D664FB8" w14:textId="77777777" w:rsidR="001B5A8B" w:rsidRPr="00E61987" w:rsidRDefault="001B5A8B" w:rsidP="00A84BB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0.05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90D1677" w14:textId="77777777" w:rsidR="001B5A8B" w:rsidRPr="00E61987" w:rsidRDefault="001B5A8B" w:rsidP="00A84B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623BE27" w14:textId="77777777" w:rsidR="001B5A8B" w:rsidRPr="00E61987" w:rsidRDefault="001B5A8B" w:rsidP="00A84BB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0.10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442BFBA" w14:textId="77777777" w:rsidR="001B5A8B" w:rsidRPr="00E61987" w:rsidRDefault="001B5A8B" w:rsidP="00A84B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FC20914" w14:textId="77777777" w:rsidR="001B5A8B" w:rsidRPr="00E61987" w:rsidRDefault="001B5A8B" w:rsidP="00A84BB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&lt;0.0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1E31B2F" w14:textId="77777777" w:rsidR="001B5A8B" w:rsidRPr="00E61987" w:rsidRDefault="001B5A8B" w:rsidP="00A84B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 </w:t>
            </w:r>
          </w:p>
        </w:tc>
      </w:tr>
      <w:tr w:rsidR="001B5A8B" w:rsidRPr="00E61987" w14:paraId="0E19295C" w14:textId="77777777" w:rsidTr="00A84BB7">
        <w:trPr>
          <w:trHeight w:val="20"/>
          <w:jc w:val="center"/>
        </w:trPr>
        <w:tc>
          <w:tcPr>
            <w:tcW w:w="0" w:type="auto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5ECBFD56" w14:textId="77777777" w:rsidR="001B5A8B" w:rsidRPr="00E61987" w:rsidRDefault="001B5A8B" w:rsidP="00A84B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2C2B25E" w14:textId="77777777" w:rsidR="001B5A8B" w:rsidRPr="00E61987" w:rsidRDefault="001B5A8B" w:rsidP="00A84B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Upper 95% CI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241B018" w14:textId="77777777" w:rsidR="001B5A8B" w:rsidRPr="00E61987" w:rsidRDefault="001B5A8B" w:rsidP="00A84BB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0.1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D0D4A6D" w14:textId="77777777" w:rsidR="001B5A8B" w:rsidRPr="00E61987" w:rsidRDefault="001B5A8B" w:rsidP="00A84B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1ED4345" w14:textId="77777777" w:rsidR="001B5A8B" w:rsidRPr="00E61987" w:rsidRDefault="001B5A8B" w:rsidP="00A84BB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-16.81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63A515D" w14:textId="77777777" w:rsidR="001B5A8B" w:rsidRPr="00E61987" w:rsidRDefault="001B5A8B" w:rsidP="00A84B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64FFF1C" w14:textId="77777777" w:rsidR="001B5A8B" w:rsidRPr="00E61987" w:rsidRDefault="001B5A8B" w:rsidP="00A84BB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0.00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5FA809F" w14:textId="77777777" w:rsidR="001B5A8B" w:rsidRPr="00E61987" w:rsidRDefault="001B5A8B" w:rsidP="00A84B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6252BD5" w14:textId="77777777" w:rsidR="001B5A8B" w:rsidRPr="00E61987" w:rsidRDefault="001B5A8B" w:rsidP="00A84BB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0.04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B0F55AE" w14:textId="77777777" w:rsidR="001B5A8B" w:rsidRPr="00E61987" w:rsidRDefault="001B5A8B" w:rsidP="00A84B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656E31B" w14:textId="77777777" w:rsidR="001B5A8B" w:rsidRPr="00E61987" w:rsidRDefault="001B5A8B" w:rsidP="00A84BB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-0.22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E53560D" w14:textId="77777777" w:rsidR="001B5A8B" w:rsidRPr="00E61987" w:rsidRDefault="001B5A8B" w:rsidP="00A84B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 </w:t>
            </w:r>
          </w:p>
        </w:tc>
      </w:tr>
      <w:tr w:rsidR="001B5A8B" w:rsidRPr="00E61987" w14:paraId="715D41E7" w14:textId="77777777" w:rsidTr="00A84BB7">
        <w:trPr>
          <w:trHeight w:val="20"/>
          <w:jc w:val="center"/>
        </w:trPr>
        <w:tc>
          <w:tcPr>
            <w:tcW w:w="0" w:type="auto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765472FA" w14:textId="77777777" w:rsidR="001B5A8B" w:rsidRPr="00E61987" w:rsidRDefault="001B5A8B" w:rsidP="00A84B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20CBE8BE" w14:textId="77777777" w:rsidR="001B5A8B" w:rsidRPr="00E61987" w:rsidRDefault="001B5A8B" w:rsidP="00A84B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Lower 95% CI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49AC87AE" w14:textId="77777777" w:rsidR="001B5A8B" w:rsidRPr="00E61987" w:rsidRDefault="001B5A8B" w:rsidP="00A84BB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-0.428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7ADE0310" w14:textId="77777777" w:rsidR="001B5A8B" w:rsidRPr="00E61987" w:rsidRDefault="001B5A8B" w:rsidP="00A84B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32286963" w14:textId="77777777" w:rsidR="001B5A8B" w:rsidRPr="00E61987" w:rsidRDefault="001B5A8B" w:rsidP="00A84BB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-0.508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535FB615" w14:textId="77777777" w:rsidR="001B5A8B" w:rsidRPr="00E61987" w:rsidRDefault="001B5A8B" w:rsidP="00A84B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19D92989" w14:textId="77777777" w:rsidR="001B5A8B" w:rsidRPr="00E61987" w:rsidRDefault="001B5A8B" w:rsidP="00A84BB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-0.50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3B1B2172" w14:textId="77777777" w:rsidR="001B5A8B" w:rsidRPr="00E61987" w:rsidRDefault="001B5A8B" w:rsidP="00A84B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1ADEE07E" w14:textId="77777777" w:rsidR="001B5A8B" w:rsidRPr="00E61987" w:rsidRDefault="001B5A8B" w:rsidP="00A84BB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-0.47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7356FF96" w14:textId="77777777" w:rsidR="001B5A8B" w:rsidRPr="00E61987" w:rsidRDefault="001B5A8B" w:rsidP="00A84B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6B981813" w14:textId="77777777" w:rsidR="001B5A8B" w:rsidRPr="00E61987" w:rsidRDefault="001B5A8B" w:rsidP="00A84BB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-0.659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44E07109" w14:textId="77777777" w:rsidR="001B5A8B" w:rsidRPr="00E61987" w:rsidRDefault="001B5A8B" w:rsidP="00A84B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 </w:t>
            </w:r>
          </w:p>
        </w:tc>
      </w:tr>
      <w:tr w:rsidR="001B5A8B" w:rsidRPr="00E61987" w14:paraId="64A8C300" w14:textId="77777777" w:rsidTr="00A84BB7">
        <w:trPr>
          <w:trHeight w:val="20"/>
          <w:jc w:val="center"/>
        </w:trPr>
        <w:tc>
          <w:tcPr>
            <w:tcW w:w="0" w:type="auto"/>
            <w:vMerge w:val="restar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000000" w:fill="FFFFFF"/>
            <w:noWrap/>
            <w:vAlign w:val="center"/>
            <w:hideMark/>
          </w:tcPr>
          <w:p w14:paraId="21B640BE" w14:textId="77777777" w:rsidR="001B5A8B" w:rsidRPr="00E61987" w:rsidRDefault="001B5A8B" w:rsidP="00A84B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Fat - Pollock - 7SKF (%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7DE7C62" w14:textId="77777777" w:rsidR="001B5A8B" w:rsidRPr="00E61987" w:rsidRDefault="001B5A8B" w:rsidP="00A84B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r or rho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D56A0C1" w14:textId="77777777" w:rsidR="001B5A8B" w:rsidRPr="00E61987" w:rsidRDefault="001B5A8B" w:rsidP="00A84BB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-0.23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F61EE31" w14:textId="77777777" w:rsidR="001B5A8B" w:rsidRPr="00E61987" w:rsidRDefault="001B5A8B" w:rsidP="00A84B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AFBC516" w14:textId="77777777" w:rsidR="001B5A8B" w:rsidRPr="00E61987" w:rsidRDefault="001B5A8B" w:rsidP="00A84BB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-0.31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7C4BD6D" w14:textId="77777777" w:rsidR="001B5A8B" w:rsidRPr="00E61987" w:rsidRDefault="001B5A8B" w:rsidP="00A84B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*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1A3CFAC" w14:textId="77777777" w:rsidR="001B5A8B" w:rsidRPr="00E61987" w:rsidRDefault="001B5A8B" w:rsidP="00A84BB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-0.38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462C17D" w14:textId="77777777" w:rsidR="001B5A8B" w:rsidRPr="00E61987" w:rsidRDefault="001B5A8B" w:rsidP="00A84B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**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BA5C79A" w14:textId="77777777" w:rsidR="001B5A8B" w:rsidRPr="00E61987" w:rsidRDefault="001B5A8B" w:rsidP="00A84BB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-0.28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1E74E10" w14:textId="77777777" w:rsidR="001B5A8B" w:rsidRPr="00E61987" w:rsidRDefault="001B5A8B" w:rsidP="00A84B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*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1AAA40A" w14:textId="77777777" w:rsidR="001B5A8B" w:rsidRPr="00E61987" w:rsidRDefault="001B5A8B" w:rsidP="00A84BB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-0.47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A63E082" w14:textId="77777777" w:rsidR="001B5A8B" w:rsidRPr="00E61987" w:rsidRDefault="001B5A8B" w:rsidP="00A84B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***</w:t>
            </w:r>
          </w:p>
        </w:tc>
      </w:tr>
      <w:tr w:rsidR="001B5A8B" w:rsidRPr="00E61987" w14:paraId="29615AC7" w14:textId="77777777" w:rsidTr="00A84BB7">
        <w:trPr>
          <w:trHeight w:val="20"/>
          <w:jc w:val="center"/>
        </w:trPr>
        <w:tc>
          <w:tcPr>
            <w:tcW w:w="0" w:type="auto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394DC6DE" w14:textId="77777777" w:rsidR="001B5A8B" w:rsidRPr="00E61987" w:rsidRDefault="001B5A8B" w:rsidP="00A84B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7D313C1" w14:textId="77777777" w:rsidR="001B5A8B" w:rsidRPr="00E61987" w:rsidRDefault="001B5A8B" w:rsidP="00A84B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p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7A9BC89" w14:textId="77777777" w:rsidR="001B5A8B" w:rsidRPr="00E61987" w:rsidRDefault="001B5A8B" w:rsidP="00A84BB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0.09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5B2C37D" w14:textId="77777777" w:rsidR="001B5A8B" w:rsidRPr="00E61987" w:rsidRDefault="001B5A8B" w:rsidP="00A84B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60265A7" w14:textId="77777777" w:rsidR="001B5A8B" w:rsidRPr="00E61987" w:rsidRDefault="001B5A8B" w:rsidP="00A84BB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0.02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502B04D" w14:textId="77777777" w:rsidR="001B5A8B" w:rsidRPr="00E61987" w:rsidRDefault="001B5A8B" w:rsidP="00A84B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33264E5" w14:textId="77777777" w:rsidR="001B5A8B" w:rsidRPr="00E61987" w:rsidRDefault="001B5A8B" w:rsidP="00A84BB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0.00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F5586C0" w14:textId="77777777" w:rsidR="001B5A8B" w:rsidRPr="00E61987" w:rsidRDefault="001B5A8B" w:rsidP="00A84B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F1F3A42" w14:textId="77777777" w:rsidR="001B5A8B" w:rsidRPr="00E61987" w:rsidRDefault="001B5A8B" w:rsidP="00A84BB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0.04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C0ACCE4" w14:textId="77777777" w:rsidR="001B5A8B" w:rsidRPr="00E61987" w:rsidRDefault="001B5A8B" w:rsidP="00A84B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5633BA5" w14:textId="77777777" w:rsidR="001B5A8B" w:rsidRPr="00E61987" w:rsidRDefault="001B5A8B" w:rsidP="00A84BB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&lt;0.0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AF3E33C" w14:textId="77777777" w:rsidR="001B5A8B" w:rsidRPr="00E61987" w:rsidRDefault="001B5A8B" w:rsidP="00A84B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 </w:t>
            </w:r>
          </w:p>
        </w:tc>
      </w:tr>
      <w:tr w:rsidR="001B5A8B" w:rsidRPr="00E61987" w14:paraId="420B6EFF" w14:textId="77777777" w:rsidTr="00A84BB7">
        <w:trPr>
          <w:trHeight w:val="20"/>
          <w:jc w:val="center"/>
        </w:trPr>
        <w:tc>
          <w:tcPr>
            <w:tcW w:w="0" w:type="auto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16E44003" w14:textId="77777777" w:rsidR="001B5A8B" w:rsidRPr="00E61987" w:rsidRDefault="001B5A8B" w:rsidP="00A84B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D788403" w14:textId="77777777" w:rsidR="001B5A8B" w:rsidRPr="00E61987" w:rsidRDefault="001B5A8B" w:rsidP="00A84B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Upper 95% CI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36D4786" w14:textId="77777777" w:rsidR="001B5A8B" w:rsidRPr="00E61987" w:rsidRDefault="001B5A8B" w:rsidP="00A84BB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0.03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25DB0C1" w14:textId="77777777" w:rsidR="001B5A8B" w:rsidRPr="00E61987" w:rsidRDefault="001B5A8B" w:rsidP="00A84B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F52A41E" w14:textId="77777777" w:rsidR="001B5A8B" w:rsidRPr="00E61987" w:rsidRDefault="001B5A8B" w:rsidP="00A84BB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-0.04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06F0218" w14:textId="77777777" w:rsidR="001B5A8B" w:rsidRPr="00E61987" w:rsidRDefault="001B5A8B" w:rsidP="00A84B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DB01B7A" w14:textId="77777777" w:rsidR="001B5A8B" w:rsidRPr="00E61987" w:rsidRDefault="001B5A8B" w:rsidP="00A84BB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-0.12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81AD91B" w14:textId="77777777" w:rsidR="001B5A8B" w:rsidRPr="00E61987" w:rsidRDefault="001B5A8B" w:rsidP="00A84B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907CD15" w14:textId="77777777" w:rsidR="001B5A8B" w:rsidRPr="00E61987" w:rsidRDefault="001B5A8B" w:rsidP="00A84BB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-0.01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B536429" w14:textId="77777777" w:rsidR="001B5A8B" w:rsidRPr="00E61987" w:rsidRDefault="001B5A8B" w:rsidP="00A84B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9366851" w14:textId="77777777" w:rsidR="001B5A8B" w:rsidRPr="00E61987" w:rsidRDefault="001B5A8B" w:rsidP="00A84BB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-0.23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74CA2BA" w14:textId="77777777" w:rsidR="001B5A8B" w:rsidRPr="00E61987" w:rsidRDefault="001B5A8B" w:rsidP="00A84B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 </w:t>
            </w:r>
          </w:p>
        </w:tc>
      </w:tr>
      <w:tr w:rsidR="001B5A8B" w:rsidRPr="00E61987" w14:paraId="06EF95FE" w14:textId="77777777" w:rsidTr="00A84BB7">
        <w:trPr>
          <w:trHeight w:val="20"/>
          <w:jc w:val="center"/>
        </w:trPr>
        <w:tc>
          <w:tcPr>
            <w:tcW w:w="0" w:type="auto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4BADF3AB" w14:textId="77777777" w:rsidR="001B5A8B" w:rsidRPr="00E61987" w:rsidRDefault="001B5A8B" w:rsidP="00A84B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6B69C873" w14:textId="77777777" w:rsidR="001B5A8B" w:rsidRPr="00E61987" w:rsidRDefault="001B5A8B" w:rsidP="00A84B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Lower 95% CI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543BE21B" w14:textId="77777777" w:rsidR="001B5A8B" w:rsidRPr="00E61987" w:rsidRDefault="001B5A8B" w:rsidP="00A84BB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-0.479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185E093E" w14:textId="77777777" w:rsidR="001B5A8B" w:rsidRPr="00E61987" w:rsidRDefault="001B5A8B" w:rsidP="00A84B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6A95446C" w14:textId="77777777" w:rsidR="001B5A8B" w:rsidRPr="00E61987" w:rsidRDefault="001B5A8B" w:rsidP="00A84BB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-0.54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7B6EC636" w14:textId="77777777" w:rsidR="001B5A8B" w:rsidRPr="00E61987" w:rsidRDefault="001B5A8B" w:rsidP="00A84B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63B703CB" w14:textId="77777777" w:rsidR="001B5A8B" w:rsidRPr="00E61987" w:rsidRDefault="001B5A8B" w:rsidP="00A84BB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-0.597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7F197E73" w14:textId="77777777" w:rsidR="001B5A8B" w:rsidRPr="00E61987" w:rsidRDefault="001B5A8B" w:rsidP="00A84B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1014FDB6" w14:textId="77777777" w:rsidR="001B5A8B" w:rsidRPr="00E61987" w:rsidRDefault="001B5A8B" w:rsidP="00A84BB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-0.516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1055F361" w14:textId="77777777" w:rsidR="001B5A8B" w:rsidRPr="00E61987" w:rsidRDefault="001B5A8B" w:rsidP="00A84B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4C6695EC" w14:textId="77777777" w:rsidR="001B5A8B" w:rsidRPr="00E61987" w:rsidRDefault="001B5A8B" w:rsidP="00A84BB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-0.66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169255BB" w14:textId="77777777" w:rsidR="001B5A8B" w:rsidRPr="00E61987" w:rsidRDefault="001B5A8B" w:rsidP="00A84B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 </w:t>
            </w:r>
          </w:p>
        </w:tc>
      </w:tr>
      <w:tr w:rsidR="001B5A8B" w:rsidRPr="00E61987" w14:paraId="0434EDBC" w14:textId="77777777" w:rsidTr="00A84BB7">
        <w:trPr>
          <w:trHeight w:val="20"/>
          <w:jc w:val="center"/>
        </w:trPr>
        <w:tc>
          <w:tcPr>
            <w:tcW w:w="0" w:type="auto"/>
            <w:vMerge w:val="restar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000000" w:fill="FFFFFF"/>
            <w:noWrap/>
            <w:vAlign w:val="center"/>
            <w:hideMark/>
          </w:tcPr>
          <w:p w14:paraId="3059E773" w14:textId="77777777" w:rsidR="001B5A8B" w:rsidRPr="00E61987" w:rsidRDefault="001B5A8B" w:rsidP="00A84B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val="en-US"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val="en-US" w:eastAsia="pt-BR"/>
              </w:rPr>
              <w:t>Fat - Jackson and Pollock - 3SKFa (%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410E6C5" w14:textId="77777777" w:rsidR="001B5A8B" w:rsidRPr="00E61987" w:rsidRDefault="001B5A8B" w:rsidP="00A84B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r or rho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771CBB1" w14:textId="77777777" w:rsidR="001B5A8B" w:rsidRPr="00E61987" w:rsidRDefault="001B5A8B" w:rsidP="00A84BB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-0.20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39FFAA7" w14:textId="77777777" w:rsidR="001B5A8B" w:rsidRPr="00E61987" w:rsidRDefault="001B5A8B" w:rsidP="00A84B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B5F98BC" w14:textId="77777777" w:rsidR="001B5A8B" w:rsidRPr="00E61987" w:rsidRDefault="001B5A8B" w:rsidP="00A84BB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-0.29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D732364" w14:textId="77777777" w:rsidR="001B5A8B" w:rsidRPr="00E61987" w:rsidRDefault="001B5A8B" w:rsidP="00A84B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*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521648F" w14:textId="77777777" w:rsidR="001B5A8B" w:rsidRPr="00E61987" w:rsidRDefault="001B5A8B" w:rsidP="00A84BB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-0.35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D1B8263" w14:textId="77777777" w:rsidR="001B5A8B" w:rsidRPr="00E61987" w:rsidRDefault="001B5A8B" w:rsidP="00A84B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**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365F1E5" w14:textId="77777777" w:rsidR="001B5A8B" w:rsidRPr="00E61987" w:rsidRDefault="001B5A8B" w:rsidP="00A84BB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-0.26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8FDC78A" w14:textId="77777777" w:rsidR="001B5A8B" w:rsidRPr="00E61987" w:rsidRDefault="001B5A8B" w:rsidP="00A84B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ADCE1CF" w14:textId="77777777" w:rsidR="001B5A8B" w:rsidRPr="00E61987" w:rsidRDefault="001B5A8B" w:rsidP="00A84BB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-0.53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6CF9286" w14:textId="77777777" w:rsidR="001B5A8B" w:rsidRPr="00E61987" w:rsidRDefault="001B5A8B" w:rsidP="00A84B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***</w:t>
            </w:r>
          </w:p>
        </w:tc>
      </w:tr>
      <w:tr w:rsidR="001B5A8B" w:rsidRPr="00E61987" w14:paraId="541E7B44" w14:textId="77777777" w:rsidTr="00A84BB7">
        <w:trPr>
          <w:trHeight w:val="20"/>
          <w:jc w:val="center"/>
        </w:trPr>
        <w:tc>
          <w:tcPr>
            <w:tcW w:w="0" w:type="auto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7D90EA9C" w14:textId="77777777" w:rsidR="001B5A8B" w:rsidRPr="00E61987" w:rsidRDefault="001B5A8B" w:rsidP="00A84B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B854E0B" w14:textId="77777777" w:rsidR="001B5A8B" w:rsidRPr="00E61987" w:rsidRDefault="001B5A8B" w:rsidP="00A84B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p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40FE114" w14:textId="77777777" w:rsidR="001B5A8B" w:rsidRPr="00E61987" w:rsidRDefault="001B5A8B" w:rsidP="00A84BB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0.14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03A7103" w14:textId="77777777" w:rsidR="001B5A8B" w:rsidRPr="00E61987" w:rsidRDefault="001B5A8B" w:rsidP="00A84B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D0E7B80" w14:textId="77777777" w:rsidR="001B5A8B" w:rsidRPr="00E61987" w:rsidRDefault="001B5A8B" w:rsidP="00A84BB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0.03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FA49744" w14:textId="77777777" w:rsidR="001B5A8B" w:rsidRPr="00E61987" w:rsidRDefault="001B5A8B" w:rsidP="00A84B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84C0DA0" w14:textId="77777777" w:rsidR="001B5A8B" w:rsidRPr="00E61987" w:rsidRDefault="001B5A8B" w:rsidP="00A84BB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0.00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8B3B221" w14:textId="77777777" w:rsidR="001B5A8B" w:rsidRPr="00E61987" w:rsidRDefault="001B5A8B" w:rsidP="00A84B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0C57142" w14:textId="77777777" w:rsidR="001B5A8B" w:rsidRPr="00E61987" w:rsidRDefault="001B5A8B" w:rsidP="00A84BB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0.05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196BF94" w14:textId="77777777" w:rsidR="001B5A8B" w:rsidRPr="00E61987" w:rsidRDefault="001B5A8B" w:rsidP="00A84B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F4058FF" w14:textId="77777777" w:rsidR="001B5A8B" w:rsidRPr="00E61987" w:rsidRDefault="001B5A8B" w:rsidP="00A84BB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&lt;0.0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2A30C5F" w14:textId="77777777" w:rsidR="001B5A8B" w:rsidRPr="00E61987" w:rsidRDefault="001B5A8B" w:rsidP="00A84B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 </w:t>
            </w:r>
          </w:p>
        </w:tc>
      </w:tr>
      <w:tr w:rsidR="001B5A8B" w:rsidRPr="00E61987" w14:paraId="286E0701" w14:textId="77777777" w:rsidTr="00A84BB7">
        <w:trPr>
          <w:trHeight w:val="20"/>
          <w:jc w:val="center"/>
        </w:trPr>
        <w:tc>
          <w:tcPr>
            <w:tcW w:w="0" w:type="auto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306BC8FB" w14:textId="77777777" w:rsidR="001B5A8B" w:rsidRPr="00E61987" w:rsidRDefault="001B5A8B" w:rsidP="00A84B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20A0087" w14:textId="77777777" w:rsidR="001B5A8B" w:rsidRPr="00E61987" w:rsidRDefault="001B5A8B" w:rsidP="00A84B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Upper 95% CI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4C30F7D" w14:textId="77777777" w:rsidR="001B5A8B" w:rsidRPr="00E61987" w:rsidRDefault="001B5A8B" w:rsidP="00A84BB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0.07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A35FD17" w14:textId="77777777" w:rsidR="001B5A8B" w:rsidRPr="00E61987" w:rsidRDefault="001B5A8B" w:rsidP="00A84B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43B0431" w14:textId="77777777" w:rsidR="001B5A8B" w:rsidRPr="00E61987" w:rsidRDefault="001B5A8B" w:rsidP="00A84BB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-0.02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71CA569" w14:textId="77777777" w:rsidR="001B5A8B" w:rsidRPr="00E61987" w:rsidRDefault="001B5A8B" w:rsidP="00A84B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102B6A4" w14:textId="77777777" w:rsidR="001B5A8B" w:rsidRPr="00E61987" w:rsidRDefault="001B5A8B" w:rsidP="00A84BB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-0.09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025710C" w14:textId="77777777" w:rsidR="001B5A8B" w:rsidRPr="00E61987" w:rsidRDefault="001B5A8B" w:rsidP="00A84B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76E8711" w14:textId="77777777" w:rsidR="001B5A8B" w:rsidRPr="00E61987" w:rsidRDefault="001B5A8B" w:rsidP="00A84BB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0.00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6406960" w14:textId="77777777" w:rsidR="001B5A8B" w:rsidRPr="00E61987" w:rsidRDefault="001B5A8B" w:rsidP="00A84B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01753B5" w14:textId="77777777" w:rsidR="001B5A8B" w:rsidRPr="00E61987" w:rsidRDefault="001B5A8B" w:rsidP="00A84BB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-0.30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9F2F356" w14:textId="77777777" w:rsidR="001B5A8B" w:rsidRPr="00E61987" w:rsidRDefault="001B5A8B" w:rsidP="00A84B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 </w:t>
            </w:r>
          </w:p>
        </w:tc>
      </w:tr>
      <w:tr w:rsidR="001B5A8B" w:rsidRPr="00E61987" w14:paraId="5399DC66" w14:textId="77777777" w:rsidTr="00A84BB7">
        <w:trPr>
          <w:trHeight w:val="20"/>
          <w:jc w:val="center"/>
        </w:trPr>
        <w:tc>
          <w:tcPr>
            <w:tcW w:w="0" w:type="auto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200F8642" w14:textId="77777777" w:rsidR="001B5A8B" w:rsidRPr="00E61987" w:rsidRDefault="001B5A8B" w:rsidP="00A84B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0E9E641A" w14:textId="77777777" w:rsidR="001B5A8B" w:rsidRPr="00E61987" w:rsidRDefault="001B5A8B" w:rsidP="00A84B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Lower 95% CI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6D72EFEA" w14:textId="77777777" w:rsidR="001B5A8B" w:rsidRPr="00E61987" w:rsidRDefault="001B5A8B" w:rsidP="00A84BB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-0.45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6D6AE63B" w14:textId="77777777" w:rsidR="001B5A8B" w:rsidRPr="00E61987" w:rsidRDefault="001B5A8B" w:rsidP="00A84B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390F59F3" w14:textId="77777777" w:rsidR="001B5A8B" w:rsidRPr="00E61987" w:rsidRDefault="001B5A8B" w:rsidP="00A84BB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-0.52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1CFA8424" w14:textId="77777777" w:rsidR="001B5A8B" w:rsidRPr="00E61987" w:rsidRDefault="001B5A8B" w:rsidP="00A84B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51AC09C8" w14:textId="77777777" w:rsidR="001B5A8B" w:rsidRPr="00E61987" w:rsidRDefault="001B5A8B" w:rsidP="00A84BB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-0.57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50001A0B" w14:textId="77777777" w:rsidR="001B5A8B" w:rsidRPr="00E61987" w:rsidRDefault="001B5A8B" w:rsidP="00A84B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2EF3F06A" w14:textId="77777777" w:rsidR="001B5A8B" w:rsidRPr="00E61987" w:rsidRDefault="001B5A8B" w:rsidP="00A84BB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-0.50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5F5AD2DF" w14:textId="77777777" w:rsidR="001B5A8B" w:rsidRPr="00E61987" w:rsidRDefault="001B5A8B" w:rsidP="00A84B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3A588FFA" w14:textId="77777777" w:rsidR="001B5A8B" w:rsidRPr="00E61987" w:rsidRDefault="001B5A8B" w:rsidP="00A84BB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-0.70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729830ED" w14:textId="77777777" w:rsidR="001B5A8B" w:rsidRPr="00E61987" w:rsidRDefault="001B5A8B" w:rsidP="00A84B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 </w:t>
            </w:r>
          </w:p>
        </w:tc>
      </w:tr>
      <w:tr w:rsidR="001B5A8B" w:rsidRPr="00E61987" w14:paraId="1C6976FD" w14:textId="77777777" w:rsidTr="00A84BB7">
        <w:trPr>
          <w:trHeight w:val="20"/>
          <w:jc w:val="center"/>
        </w:trPr>
        <w:tc>
          <w:tcPr>
            <w:tcW w:w="0" w:type="auto"/>
            <w:vMerge w:val="restar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000000" w:fill="FFFFFF"/>
            <w:noWrap/>
            <w:vAlign w:val="center"/>
            <w:hideMark/>
          </w:tcPr>
          <w:p w14:paraId="50A908E6" w14:textId="77777777" w:rsidR="001B5A8B" w:rsidRPr="00E61987" w:rsidRDefault="001B5A8B" w:rsidP="00A84B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val="en-US"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val="en-US" w:eastAsia="pt-BR"/>
              </w:rPr>
              <w:t>Fat - Jackson and Pollock - 3SKFb (%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FC74335" w14:textId="77777777" w:rsidR="001B5A8B" w:rsidRPr="00E61987" w:rsidRDefault="001B5A8B" w:rsidP="00A84B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r or rho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A6A386D" w14:textId="77777777" w:rsidR="001B5A8B" w:rsidRPr="00E61987" w:rsidRDefault="001B5A8B" w:rsidP="00A84BB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-0.27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8035DEC" w14:textId="77777777" w:rsidR="001B5A8B" w:rsidRPr="00E61987" w:rsidRDefault="001B5A8B" w:rsidP="00A84B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4372D02" w14:textId="77777777" w:rsidR="001B5A8B" w:rsidRPr="00E61987" w:rsidRDefault="001B5A8B" w:rsidP="00A84BB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-0.32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3C66C62" w14:textId="77777777" w:rsidR="001B5A8B" w:rsidRPr="00E61987" w:rsidRDefault="001B5A8B" w:rsidP="00A84B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*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E38D075" w14:textId="77777777" w:rsidR="001B5A8B" w:rsidRPr="00E61987" w:rsidRDefault="001B5A8B" w:rsidP="00A84BB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-0.42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4A1DEB6" w14:textId="77777777" w:rsidR="001B5A8B" w:rsidRPr="00E61987" w:rsidRDefault="001B5A8B" w:rsidP="00A84B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**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0E9CD86" w14:textId="77777777" w:rsidR="001B5A8B" w:rsidRPr="00E61987" w:rsidRDefault="001B5A8B" w:rsidP="00A84BB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-0.26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47E6C9E" w14:textId="77777777" w:rsidR="001B5A8B" w:rsidRPr="00E61987" w:rsidRDefault="001B5A8B" w:rsidP="00A84B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119A233" w14:textId="77777777" w:rsidR="001B5A8B" w:rsidRPr="00E61987" w:rsidRDefault="001B5A8B" w:rsidP="00A84BB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-0.4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F7025DD" w14:textId="77777777" w:rsidR="001B5A8B" w:rsidRPr="00E61987" w:rsidRDefault="001B5A8B" w:rsidP="00A84B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**</w:t>
            </w:r>
          </w:p>
        </w:tc>
      </w:tr>
      <w:tr w:rsidR="001B5A8B" w:rsidRPr="00E61987" w14:paraId="357727B8" w14:textId="77777777" w:rsidTr="00A84BB7">
        <w:trPr>
          <w:trHeight w:val="20"/>
          <w:jc w:val="center"/>
        </w:trPr>
        <w:tc>
          <w:tcPr>
            <w:tcW w:w="0" w:type="auto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150695D7" w14:textId="77777777" w:rsidR="001B5A8B" w:rsidRPr="00E61987" w:rsidRDefault="001B5A8B" w:rsidP="00A84B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8AF08FC" w14:textId="77777777" w:rsidR="001B5A8B" w:rsidRPr="00E61987" w:rsidRDefault="001B5A8B" w:rsidP="00A84B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p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DF88803" w14:textId="77777777" w:rsidR="001B5A8B" w:rsidRPr="00E61987" w:rsidRDefault="001B5A8B" w:rsidP="00A84BB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0.05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286941D" w14:textId="77777777" w:rsidR="001B5A8B" w:rsidRPr="00E61987" w:rsidRDefault="001B5A8B" w:rsidP="00A84B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FECD8C6" w14:textId="77777777" w:rsidR="001B5A8B" w:rsidRPr="00E61987" w:rsidRDefault="001B5A8B" w:rsidP="00A84BB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0.01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C4525A1" w14:textId="77777777" w:rsidR="001B5A8B" w:rsidRPr="00E61987" w:rsidRDefault="001B5A8B" w:rsidP="00A84B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3C17B83" w14:textId="77777777" w:rsidR="001B5A8B" w:rsidRPr="00E61987" w:rsidRDefault="001B5A8B" w:rsidP="00A84BB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0.0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0AC2B55" w14:textId="77777777" w:rsidR="001B5A8B" w:rsidRPr="00E61987" w:rsidRDefault="001B5A8B" w:rsidP="00A84B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8070E16" w14:textId="77777777" w:rsidR="001B5A8B" w:rsidRPr="00E61987" w:rsidRDefault="001B5A8B" w:rsidP="00A84BB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0.05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1B409EF" w14:textId="77777777" w:rsidR="001B5A8B" w:rsidRPr="00E61987" w:rsidRDefault="001B5A8B" w:rsidP="00A84B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2EDC22F" w14:textId="77777777" w:rsidR="001B5A8B" w:rsidRPr="00E61987" w:rsidRDefault="001B5A8B" w:rsidP="00A84BB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0.00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63F4CEE" w14:textId="77777777" w:rsidR="001B5A8B" w:rsidRPr="00E61987" w:rsidRDefault="001B5A8B" w:rsidP="00A84B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 </w:t>
            </w:r>
          </w:p>
        </w:tc>
      </w:tr>
      <w:tr w:rsidR="001B5A8B" w:rsidRPr="00E61987" w14:paraId="46E166D3" w14:textId="77777777" w:rsidTr="00A84BB7">
        <w:trPr>
          <w:trHeight w:val="20"/>
          <w:jc w:val="center"/>
        </w:trPr>
        <w:tc>
          <w:tcPr>
            <w:tcW w:w="0" w:type="auto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373B8ED8" w14:textId="77777777" w:rsidR="001B5A8B" w:rsidRPr="00E61987" w:rsidRDefault="001B5A8B" w:rsidP="00A84B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2E3B583" w14:textId="77777777" w:rsidR="001B5A8B" w:rsidRPr="00E61987" w:rsidRDefault="001B5A8B" w:rsidP="00A84B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Upper 95% CI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4B7092D" w14:textId="77777777" w:rsidR="001B5A8B" w:rsidRPr="00E61987" w:rsidRDefault="001B5A8B" w:rsidP="00A84BB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0.0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CE7F218" w14:textId="77777777" w:rsidR="001B5A8B" w:rsidRPr="00E61987" w:rsidRDefault="001B5A8B" w:rsidP="00A84B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93F5F1B" w14:textId="77777777" w:rsidR="001B5A8B" w:rsidRPr="00E61987" w:rsidRDefault="001B5A8B" w:rsidP="00A84BB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-0.05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F306739" w14:textId="77777777" w:rsidR="001B5A8B" w:rsidRPr="00E61987" w:rsidRDefault="001B5A8B" w:rsidP="00A84B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EF4DC6F" w14:textId="77777777" w:rsidR="001B5A8B" w:rsidRPr="00E61987" w:rsidRDefault="001B5A8B" w:rsidP="00A84BB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-0.16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2B9695E" w14:textId="77777777" w:rsidR="001B5A8B" w:rsidRPr="00E61987" w:rsidRDefault="001B5A8B" w:rsidP="00A84B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E0BE2DD" w14:textId="77777777" w:rsidR="001B5A8B" w:rsidRPr="00E61987" w:rsidRDefault="001B5A8B" w:rsidP="00A84BB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0.00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90AF61A" w14:textId="77777777" w:rsidR="001B5A8B" w:rsidRPr="00E61987" w:rsidRDefault="001B5A8B" w:rsidP="00A84B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4902EAB" w14:textId="77777777" w:rsidR="001B5A8B" w:rsidRPr="00E61987" w:rsidRDefault="001B5A8B" w:rsidP="00A84BB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-0.14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A5B2D2F" w14:textId="77777777" w:rsidR="001B5A8B" w:rsidRPr="00E61987" w:rsidRDefault="001B5A8B" w:rsidP="00A84B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 </w:t>
            </w:r>
          </w:p>
        </w:tc>
      </w:tr>
      <w:tr w:rsidR="001B5A8B" w:rsidRPr="00E61987" w14:paraId="0B02F581" w14:textId="77777777" w:rsidTr="00A84BB7">
        <w:trPr>
          <w:trHeight w:val="20"/>
          <w:jc w:val="center"/>
        </w:trPr>
        <w:tc>
          <w:tcPr>
            <w:tcW w:w="0" w:type="auto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50328511" w14:textId="77777777" w:rsidR="001B5A8B" w:rsidRPr="00E61987" w:rsidRDefault="001B5A8B" w:rsidP="00A84B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3D27C3E7" w14:textId="77777777" w:rsidR="001B5A8B" w:rsidRPr="00E61987" w:rsidRDefault="001B5A8B" w:rsidP="00A84B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Lower 95% CI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39934FE2" w14:textId="77777777" w:rsidR="001B5A8B" w:rsidRPr="00E61987" w:rsidRDefault="001B5A8B" w:rsidP="00A84BB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-0.507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636C5835" w14:textId="77777777" w:rsidR="001B5A8B" w:rsidRPr="00E61987" w:rsidRDefault="001B5A8B" w:rsidP="00A84B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4E80D18E" w14:textId="77777777" w:rsidR="001B5A8B" w:rsidRPr="00E61987" w:rsidRDefault="001B5A8B" w:rsidP="00A84BB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-0.55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3EF4086E" w14:textId="77777777" w:rsidR="001B5A8B" w:rsidRPr="00E61987" w:rsidRDefault="001B5A8B" w:rsidP="00A84B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32F4479E" w14:textId="77777777" w:rsidR="001B5A8B" w:rsidRPr="00E61987" w:rsidRDefault="001B5A8B" w:rsidP="00A84BB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-0.62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606C4233" w14:textId="77777777" w:rsidR="001B5A8B" w:rsidRPr="00E61987" w:rsidRDefault="001B5A8B" w:rsidP="00A84B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34349B82" w14:textId="77777777" w:rsidR="001B5A8B" w:rsidRPr="00E61987" w:rsidRDefault="001B5A8B" w:rsidP="00A84BB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-0.50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613EA32A" w14:textId="77777777" w:rsidR="001B5A8B" w:rsidRPr="00E61987" w:rsidRDefault="001B5A8B" w:rsidP="00A84B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3B067366" w14:textId="77777777" w:rsidR="001B5A8B" w:rsidRPr="00E61987" w:rsidRDefault="001B5A8B" w:rsidP="00A84BB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-0.607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0185F48A" w14:textId="77777777" w:rsidR="001B5A8B" w:rsidRPr="00E61987" w:rsidRDefault="001B5A8B" w:rsidP="00A84B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</w:pPr>
            <w:r w:rsidRPr="00E61987">
              <w:rPr>
                <w:rFonts w:ascii="Times New Roman" w:eastAsia="Times New Roman" w:hAnsi="Times New Roman" w:cs="Times New Roman"/>
                <w:color w:val="000000"/>
                <w:sz w:val="14"/>
                <w:szCs w:val="24"/>
                <w:lang w:eastAsia="pt-BR"/>
              </w:rPr>
              <w:t> </w:t>
            </w:r>
          </w:p>
        </w:tc>
      </w:tr>
    </w:tbl>
    <w:p w14:paraId="1CA023EC" w14:textId="4BCECF5D" w:rsidR="00DE41C7" w:rsidRPr="00065A25" w:rsidRDefault="00065A25" w:rsidP="00065A25">
      <w:pPr>
        <w:spacing w:after="0" w:line="240" w:lineRule="auto"/>
        <w:ind w:left="567" w:right="565"/>
        <w:jc w:val="both"/>
        <w:rPr>
          <w:rFonts w:ascii="Times New Roman" w:hAnsi="Times New Roman" w:cs="Times New Roman"/>
          <w:sz w:val="10"/>
          <w:szCs w:val="24"/>
          <w:lang w:val="en-US"/>
        </w:rPr>
      </w:pPr>
      <w:r w:rsidRPr="00065A25">
        <w:rPr>
          <w:rFonts w:ascii="Times New Roman" w:eastAsia="Times New Roman" w:hAnsi="Times New Roman"/>
          <w:color w:val="000000"/>
          <w:sz w:val="10"/>
          <w:szCs w:val="24"/>
          <w:lang w:val="en-US" w:eastAsia="pt-BR"/>
        </w:rPr>
        <w:t xml:space="preserve">Note: * = significant correlation (p &lt; 0.05); confidence interval = CI; S9SKF = sum of nine skinfolds; S4SKF = sum of four skinfolds (triceps, subscapular, </w:t>
      </w:r>
      <w:r w:rsidR="00560EC0">
        <w:rPr>
          <w:rFonts w:ascii="Times New Roman" w:eastAsia="Times New Roman" w:hAnsi="Times New Roman"/>
          <w:color w:val="000000"/>
          <w:sz w:val="10"/>
          <w:szCs w:val="24"/>
          <w:lang w:val="en-US" w:eastAsia="pt-BR"/>
        </w:rPr>
        <w:t>supraspinale</w:t>
      </w:r>
      <w:r w:rsidRPr="00065A25">
        <w:rPr>
          <w:rFonts w:ascii="Times New Roman" w:eastAsia="Times New Roman" w:hAnsi="Times New Roman"/>
          <w:color w:val="000000"/>
          <w:sz w:val="10"/>
          <w:szCs w:val="24"/>
          <w:lang w:val="en-US" w:eastAsia="pt-BR"/>
        </w:rPr>
        <w:t xml:space="preserve">, and </w:t>
      </w:r>
      <w:r w:rsidR="00560EC0">
        <w:rPr>
          <w:rFonts w:ascii="Times New Roman" w:eastAsia="Times New Roman" w:hAnsi="Times New Roman"/>
          <w:color w:val="000000"/>
          <w:sz w:val="10"/>
          <w:szCs w:val="24"/>
          <w:lang w:val="en-US" w:eastAsia="pt-BR"/>
        </w:rPr>
        <w:t>abdominal</w:t>
      </w:r>
      <w:r w:rsidRPr="00065A25">
        <w:rPr>
          <w:rFonts w:ascii="Times New Roman" w:eastAsia="Times New Roman" w:hAnsi="Times New Roman"/>
          <w:color w:val="000000"/>
          <w:sz w:val="10"/>
          <w:szCs w:val="24"/>
          <w:lang w:val="en-US" w:eastAsia="pt-BR"/>
        </w:rPr>
        <w:t xml:space="preserve">); S7SKF = sum of seven skinfolds (chest, middle axillary, triceps, subscapular, </w:t>
      </w:r>
      <w:r w:rsidR="00560EC0">
        <w:rPr>
          <w:rFonts w:ascii="Times New Roman" w:eastAsia="Times New Roman" w:hAnsi="Times New Roman"/>
          <w:color w:val="000000"/>
          <w:sz w:val="10"/>
          <w:szCs w:val="24"/>
          <w:lang w:val="en-US" w:eastAsia="pt-BR"/>
        </w:rPr>
        <w:t>abdominal</w:t>
      </w:r>
      <w:r w:rsidRPr="00065A25">
        <w:rPr>
          <w:rFonts w:ascii="Times New Roman" w:eastAsia="Times New Roman" w:hAnsi="Times New Roman"/>
          <w:color w:val="000000"/>
          <w:sz w:val="10"/>
          <w:szCs w:val="24"/>
          <w:lang w:val="en-US" w:eastAsia="pt-BR"/>
        </w:rPr>
        <w:t xml:space="preserve">, </w:t>
      </w:r>
      <w:r w:rsidR="00560EC0">
        <w:rPr>
          <w:rFonts w:ascii="Times New Roman" w:eastAsia="Times New Roman" w:hAnsi="Times New Roman"/>
          <w:color w:val="000000"/>
          <w:sz w:val="10"/>
          <w:szCs w:val="24"/>
          <w:lang w:val="en-US" w:eastAsia="pt-BR"/>
        </w:rPr>
        <w:t>supraspinale</w:t>
      </w:r>
      <w:r w:rsidRPr="00065A25">
        <w:rPr>
          <w:rFonts w:ascii="Times New Roman" w:eastAsia="Times New Roman" w:hAnsi="Times New Roman"/>
          <w:color w:val="000000"/>
          <w:sz w:val="10"/>
          <w:szCs w:val="24"/>
          <w:lang w:val="en-US" w:eastAsia="pt-BR"/>
        </w:rPr>
        <w:t xml:space="preserve">, and </w:t>
      </w:r>
      <w:r w:rsidR="00560EC0">
        <w:rPr>
          <w:rFonts w:ascii="Times New Roman" w:eastAsia="Times New Roman" w:hAnsi="Times New Roman"/>
          <w:color w:val="000000"/>
          <w:sz w:val="10"/>
          <w:szCs w:val="24"/>
          <w:lang w:val="en-US" w:eastAsia="pt-BR"/>
        </w:rPr>
        <w:t>front thigh</w:t>
      </w:r>
      <w:r w:rsidRPr="00065A25">
        <w:rPr>
          <w:rFonts w:ascii="Times New Roman" w:eastAsia="Times New Roman" w:hAnsi="Times New Roman"/>
          <w:color w:val="000000"/>
          <w:sz w:val="10"/>
          <w:szCs w:val="24"/>
          <w:lang w:val="en-US" w:eastAsia="pt-BR"/>
        </w:rPr>
        <w:t xml:space="preserve">); S3SKFa = sum of three skinfolds (chest, </w:t>
      </w:r>
      <w:r w:rsidR="00560EC0">
        <w:rPr>
          <w:rFonts w:ascii="Times New Roman" w:eastAsia="Times New Roman" w:hAnsi="Times New Roman"/>
          <w:color w:val="000000"/>
          <w:sz w:val="10"/>
          <w:szCs w:val="24"/>
          <w:lang w:val="en-US" w:eastAsia="pt-BR"/>
        </w:rPr>
        <w:t>abdominal</w:t>
      </w:r>
      <w:r w:rsidRPr="00065A25">
        <w:rPr>
          <w:rFonts w:ascii="Times New Roman" w:eastAsia="Times New Roman" w:hAnsi="Times New Roman"/>
          <w:color w:val="000000"/>
          <w:sz w:val="10"/>
          <w:szCs w:val="24"/>
          <w:lang w:val="en-US" w:eastAsia="pt-BR"/>
        </w:rPr>
        <w:t xml:space="preserve">, and </w:t>
      </w:r>
      <w:r w:rsidR="00560EC0">
        <w:rPr>
          <w:rFonts w:ascii="Times New Roman" w:eastAsia="Times New Roman" w:hAnsi="Times New Roman"/>
          <w:color w:val="000000"/>
          <w:sz w:val="10"/>
          <w:szCs w:val="24"/>
          <w:lang w:val="en-US" w:eastAsia="pt-BR"/>
        </w:rPr>
        <w:t>front thigh</w:t>
      </w:r>
      <w:r w:rsidRPr="00065A25">
        <w:rPr>
          <w:rFonts w:ascii="Times New Roman" w:eastAsia="Times New Roman" w:hAnsi="Times New Roman"/>
          <w:color w:val="000000"/>
          <w:sz w:val="10"/>
          <w:szCs w:val="24"/>
          <w:lang w:val="en-US" w:eastAsia="pt-BR"/>
        </w:rPr>
        <w:t>); S3SKFb = sum of three skinfolds (chest, triceps, and subscapular); SJ = squat jump; CMJ = counter movement jump; DJ = drop jump; IRL1 = intermittent recovery level 1.</w:t>
      </w:r>
    </w:p>
    <w:sectPr w:rsidR="00DE41C7" w:rsidRPr="00065A25" w:rsidSect="00E61987">
      <w:pgSz w:w="11906" w:h="16838"/>
      <w:pgMar w:top="1418" w:right="1418" w:bottom="1418" w:left="1418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577F7353" w14:textId="77777777" w:rsidR="002C50DA" w:rsidRDefault="002C50DA" w:rsidP="002C50DA">
      <w:pPr>
        <w:spacing w:after="0" w:line="240" w:lineRule="auto"/>
      </w:pPr>
      <w:r>
        <w:separator/>
      </w:r>
    </w:p>
  </w:endnote>
  <w:endnote w:type="continuationSeparator" w:id="0">
    <w:p w14:paraId="268BD0CE" w14:textId="77777777" w:rsidR="002C50DA" w:rsidRDefault="002C50DA" w:rsidP="002C50DA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3A221B0F" w14:textId="77777777" w:rsidR="002C50DA" w:rsidRDefault="002C50DA" w:rsidP="002C50DA">
      <w:pPr>
        <w:spacing w:after="0" w:line="240" w:lineRule="auto"/>
      </w:pPr>
      <w:r>
        <w:separator/>
      </w:r>
    </w:p>
  </w:footnote>
  <w:footnote w:type="continuationSeparator" w:id="0">
    <w:p w14:paraId="1066DD2E" w14:textId="77777777" w:rsidR="002C50DA" w:rsidRDefault="002C50DA" w:rsidP="002C50DA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7669692C"/>
    <w:multiLevelType w:val="hybridMultilevel"/>
    <w:tmpl w:val="31F847D6"/>
    <w:lvl w:ilvl="0" w:tplc="0416000F">
      <w:start w:val="1"/>
      <w:numFmt w:val="decimal"/>
      <w:lvlText w:val="%1."/>
      <w:lvlJc w:val="left"/>
      <w:pPr>
        <w:ind w:left="1428" w:hanging="360"/>
      </w:pPr>
    </w:lvl>
    <w:lvl w:ilvl="1" w:tplc="04160019" w:tentative="1">
      <w:start w:val="1"/>
      <w:numFmt w:val="lowerLetter"/>
      <w:lvlText w:val="%2."/>
      <w:lvlJc w:val="left"/>
      <w:pPr>
        <w:ind w:left="2148" w:hanging="360"/>
      </w:pPr>
    </w:lvl>
    <w:lvl w:ilvl="2" w:tplc="0416001B" w:tentative="1">
      <w:start w:val="1"/>
      <w:numFmt w:val="lowerRoman"/>
      <w:lvlText w:val="%3."/>
      <w:lvlJc w:val="right"/>
      <w:pPr>
        <w:ind w:left="2868" w:hanging="180"/>
      </w:pPr>
    </w:lvl>
    <w:lvl w:ilvl="3" w:tplc="0416000F" w:tentative="1">
      <w:start w:val="1"/>
      <w:numFmt w:val="decimal"/>
      <w:lvlText w:val="%4."/>
      <w:lvlJc w:val="left"/>
      <w:pPr>
        <w:ind w:left="3588" w:hanging="360"/>
      </w:pPr>
    </w:lvl>
    <w:lvl w:ilvl="4" w:tplc="04160019" w:tentative="1">
      <w:start w:val="1"/>
      <w:numFmt w:val="lowerLetter"/>
      <w:lvlText w:val="%5."/>
      <w:lvlJc w:val="left"/>
      <w:pPr>
        <w:ind w:left="4308" w:hanging="360"/>
      </w:pPr>
    </w:lvl>
    <w:lvl w:ilvl="5" w:tplc="0416001B" w:tentative="1">
      <w:start w:val="1"/>
      <w:numFmt w:val="lowerRoman"/>
      <w:lvlText w:val="%6."/>
      <w:lvlJc w:val="right"/>
      <w:pPr>
        <w:ind w:left="5028" w:hanging="180"/>
      </w:pPr>
    </w:lvl>
    <w:lvl w:ilvl="6" w:tplc="0416000F" w:tentative="1">
      <w:start w:val="1"/>
      <w:numFmt w:val="decimal"/>
      <w:lvlText w:val="%7."/>
      <w:lvlJc w:val="left"/>
      <w:pPr>
        <w:ind w:left="5748" w:hanging="360"/>
      </w:pPr>
    </w:lvl>
    <w:lvl w:ilvl="7" w:tplc="04160019" w:tentative="1">
      <w:start w:val="1"/>
      <w:numFmt w:val="lowerLetter"/>
      <w:lvlText w:val="%8."/>
      <w:lvlJc w:val="left"/>
      <w:pPr>
        <w:ind w:left="6468" w:hanging="360"/>
      </w:pPr>
    </w:lvl>
    <w:lvl w:ilvl="8" w:tplc="0416001B" w:tentative="1">
      <w:start w:val="1"/>
      <w:numFmt w:val="lowerRoman"/>
      <w:lvlText w:val="%9."/>
      <w:lvlJc w:val="right"/>
      <w:pPr>
        <w:ind w:left="7188" w:hanging="180"/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80"/>
  <w:removePersonalInformation/>
  <w:removeDateAndTime/>
  <w:defaultTabStop w:val="708"/>
  <w:hyphenationZone w:val="425"/>
  <w:characterSpacingControl w:val="doNotCompress"/>
  <w:hdrShapeDefaults>
    <o:shapedefaults v:ext="edit" spidmax="8193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8E71EF"/>
    <w:rsid w:val="00065A25"/>
    <w:rsid w:val="000713D0"/>
    <w:rsid w:val="000D0862"/>
    <w:rsid w:val="000F274D"/>
    <w:rsid w:val="00135229"/>
    <w:rsid w:val="00153994"/>
    <w:rsid w:val="001B5A8B"/>
    <w:rsid w:val="00213092"/>
    <w:rsid w:val="00224E36"/>
    <w:rsid w:val="002322BB"/>
    <w:rsid w:val="002C50DA"/>
    <w:rsid w:val="0032486C"/>
    <w:rsid w:val="00427D6B"/>
    <w:rsid w:val="00465B15"/>
    <w:rsid w:val="004736A6"/>
    <w:rsid w:val="004E64DD"/>
    <w:rsid w:val="00560EC0"/>
    <w:rsid w:val="00660B4A"/>
    <w:rsid w:val="00722749"/>
    <w:rsid w:val="007666CA"/>
    <w:rsid w:val="007B503F"/>
    <w:rsid w:val="00841B27"/>
    <w:rsid w:val="0089630D"/>
    <w:rsid w:val="008E71EF"/>
    <w:rsid w:val="00A2143E"/>
    <w:rsid w:val="00BC373D"/>
    <w:rsid w:val="00D56B91"/>
    <w:rsid w:val="00D95926"/>
    <w:rsid w:val="00DE41C7"/>
    <w:rsid w:val="00E31716"/>
    <w:rsid w:val="00E61987"/>
    <w:rsid w:val="00EF68D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pt-B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8193"/>
    <o:shapelayout v:ext="edit">
      <o:idmap v:ext="edit" data="1"/>
    </o:shapelayout>
  </w:shapeDefaults>
  <w:decimalSymbol w:val=","/>
  <w:listSeparator w:val=";"/>
  <w14:docId w14:val="5AED98AA"/>
  <w15:chartTrackingRefBased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pt-BR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Fontepargpadro">
    <w:name w:val="Default Paragraph Font"/>
    <w:uiPriority w:val="1"/>
    <w:semiHidden/>
    <w:unhideWhenUsed/>
  </w:style>
  <w:style w:type="table" w:default="1" w:styleId="Tabe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emlista">
    <w:name w:val="No List"/>
    <w:uiPriority w:val="99"/>
    <w:semiHidden/>
    <w:unhideWhenUsed/>
  </w:style>
  <w:style w:type="paragraph" w:styleId="Cabealho">
    <w:name w:val="header"/>
    <w:basedOn w:val="Normal"/>
    <w:link w:val="CabealhoChar"/>
    <w:uiPriority w:val="99"/>
    <w:unhideWhenUsed/>
    <w:rsid w:val="002C50DA"/>
    <w:pPr>
      <w:tabs>
        <w:tab w:val="center" w:pos="4252"/>
        <w:tab w:val="right" w:pos="8504"/>
      </w:tabs>
      <w:spacing w:after="0" w:line="240" w:lineRule="auto"/>
    </w:pPr>
  </w:style>
  <w:style w:type="character" w:customStyle="1" w:styleId="CabealhoChar">
    <w:name w:val="Cabeçalho Char"/>
    <w:basedOn w:val="Fontepargpadro"/>
    <w:link w:val="Cabealho"/>
    <w:uiPriority w:val="99"/>
    <w:rsid w:val="002C50DA"/>
  </w:style>
  <w:style w:type="paragraph" w:styleId="Rodap">
    <w:name w:val="footer"/>
    <w:basedOn w:val="Normal"/>
    <w:link w:val="RodapChar"/>
    <w:uiPriority w:val="99"/>
    <w:unhideWhenUsed/>
    <w:rsid w:val="002C50DA"/>
    <w:pPr>
      <w:tabs>
        <w:tab w:val="center" w:pos="4252"/>
        <w:tab w:val="right" w:pos="8504"/>
      </w:tabs>
      <w:spacing w:after="0" w:line="240" w:lineRule="auto"/>
    </w:pPr>
  </w:style>
  <w:style w:type="character" w:customStyle="1" w:styleId="RodapChar">
    <w:name w:val="Rodapé Char"/>
    <w:basedOn w:val="Fontepargpadro"/>
    <w:link w:val="Rodap"/>
    <w:uiPriority w:val="99"/>
    <w:rsid w:val="002C50DA"/>
  </w:style>
  <w:style w:type="paragraph" w:styleId="PargrafodaLista">
    <w:name w:val="List Paragraph"/>
    <w:basedOn w:val="Normal"/>
    <w:uiPriority w:val="34"/>
    <w:qFormat/>
    <w:rsid w:val="000F274D"/>
    <w:pPr>
      <w:ind w:left="720"/>
      <w:contextualSpacing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6675566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15677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4" Type="http://schemas.openxmlformats.org/officeDocument/2006/relationships/settings" Target="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Tema do Office">
  <a:themeElements>
    <a:clrScheme name="Escritório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Escritório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Escritório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0ACD75D1-58A8-454F-8F8F-04557D8C000F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2</Pages>
  <Words>1508</Words>
  <Characters>8145</Characters>
  <Application>Microsoft Office Word</Application>
  <DocSecurity>0</DocSecurity>
  <Lines>67</Lines>
  <Paragraphs>19</Paragraphs>
  <ScaleCrop>false</ScaleCrop>
  <Company/>
  <LinksUpToDate>false</LinksUpToDate>
  <CharactersWithSpaces>963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/>
  <cp:keywords/>
  <dc:description/>
  <cp:lastModifiedBy/>
  <cp:revision>1</cp:revision>
  <dcterms:created xsi:type="dcterms:W3CDTF">2024-07-24T00:05:00Z</dcterms:created>
  <dcterms:modified xsi:type="dcterms:W3CDTF">2025-09-22T21:1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Citation Style_1">
    <vt:lpwstr>http://www.zotero.org/styles/springer-vancouver</vt:lpwstr>
  </property>
  <property fmtid="{D5CDD505-2E9C-101B-9397-08002B2CF9AE}" pid="4" name="Mendeley Unique User Id_1">
    <vt:lpwstr>06ed2a53-d1ff-3750-adff-f9505585553f</vt:lpwstr>
  </property>
  <property fmtid="{D5CDD505-2E9C-101B-9397-08002B2CF9AE}" pid="5" name="Mendeley Recent Style Id 0_1">
    <vt:lpwstr>http://www.zotero.org/styles/american-sociological-association</vt:lpwstr>
  </property>
  <property fmtid="{D5CDD505-2E9C-101B-9397-08002B2CF9AE}" pid="6" name="Mendeley Recent Style Name 0_1">
    <vt:lpwstr>American Sociological Association 6th edition</vt:lpwstr>
  </property>
  <property fmtid="{D5CDD505-2E9C-101B-9397-08002B2CF9AE}" pid="7" name="Mendeley Recent Style Id 1_1">
    <vt:lpwstr>http://www.zotero.org/styles/elsevier-vancouver</vt:lpwstr>
  </property>
  <property fmtid="{D5CDD505-2E9C-101B-9397-08002B2CF9AE}" pid="8" name="Mendeley Recent Style Name 1_1">
    <vt:lpwstr>Elsevier - Vancouver</vt:lpwstr>
  </property>
  <property fmtid="{D5CDD505-2E9C-101B-9397-08002B2CF9AE}" pid="9" name="Mendeley Recent Style Id 2_1">
    <vt:lpwstr>http://www.zotero.org/styles/journal-of-bodywork-and-movement-therapies</vt:lpwstr>
  </property>
  <property fmtid="{D5CDD505-2E9C-101B-9397-08002B2CF9AE}" pid="10" name="Mendeley Recent Style Name 2_1">
    <vt:lpwstr>Journal of Bodywork &amp; Movement Therapies</vt:lpwstr>
  </property>
  <property fmtid="{D5CDD505-2E9C-101B-9397-08002B2CF9AE}" pid="11" name="Mendeley Recent Style Id 3_1">
    <vt:lpwstr>http://www.zotero.org/styles/modern-humanities-research-association</vt:lpwstr>
  </property>
  <property fmtid="{D5CDD505-2E9C-101B-9397-08002B2CF9AE}" pid="12" name="Mendeley Recent Style Name 3_1">
    <vt:lpwstr>Modern Humanities Research Association 3rd edition (note with bibliography)</vt:lpwstr>
  </property>
  <property fmtid="{D5CDD505-2E9C-101B-9397-08002B2CF9AE}" pid="13" name="Mendeley Recent Style Id 4_1">
    <vt:lpwstr>http://www.zotero.org/styles/sage-vancouver</vt:lpwstr>
  </property>
  <property fmtid="{D5CDD505-2E9C-101B-9397-08002B2CF9AE}" pid="14" name="Mendeley Recent Style Name 4_1">
    <vt:lpwstr>SAGE - Vancouver</vt:lpwstr>
  </property>
  <property fmtid="{D5CDD505-2E9C-101B-9397-08002B2CF9AE}" pid="15" name="Mendeley Recent Style Id 5_1">
    <vt:lpwstr>http://www.zotero.org/styles/springer-vancouver</vt:lpwstr>
  </property>
  <property fmtid="{D5CDD505-2E9C-101B-9397-08002B2CF9AE}" pid="16" name="Mendeley Recent Style Name 5_1">
    <vt:lpwstr>Springer - Vancouver</vt:lpwstr>
  </property>
  <property fmtid="{D5CDD505-2E9C-101B-9397-08002B2CF9AE}" pid="17" name="Mendeley Recent Style Id 6_1">
    <vt:lpwstr>http://www.zotero.org/styles/taylor-and-francis-apa</vt:lpwstr>
  </property>
  <property fmtid="{D5CDD505-2E9C-101B-9397-08002B2CF9AE}" pid="18" name="Mendeley Recent Style Name 6_1">
    <vt:lpwstr>Taylor &amp; Francis - APA</vt:lpwstr>
  </property>
  <property fmtid="{D5CDD505-2E9C-101B-9397-08002B2CF9AE}" pid="19" name="Mendeley Recent Style Id 7_1">
    <vt:lpwstr>http://www.zotero.org/styles/universidade-federal-do-espirito-santo-abnt</vt:lpwstr>
  </property>
  <property fmtid="{D5CDD505-2E9C-101B-9397-08002B2CF9AE}" pid="20" name="Mendeley Recent Style Name 7_1">
    <vt:lpwstr>Universidade Federal do Espírito Santo - ABNT (autoria completa) (Portuguese - Brazil)</vt:lpwstr>
  </property>
  <property fmtid="{D5CDD505-2E9C-101B-9397-08002B2CF9AE}" pid="21" name="Mendeley Recent Style Id 8_1">
    <vt:lpwstr>http://www.zotero.org/styles/associacao-brasileira-de-normas-tecnicas-ufrgs</vt:lpwstr>
  </property>
  <property fmtid="{D5CDD505-2E9C-101B-9397-08002B2CF9AE}" pid="22" name="Mendeley Recent Style Name 8_1">
    <vt:lpwstr>Universidade Federal do Rio Grande do Sul - ABNT (autoria completa) (Português - Brasil)</vt:lpwstr>
  </property>
  <property fmtid="{D5CDD505-2E9C-101B-9397-08002B2CF9AE}" pid="23" name="Mendeley Recent Style Id 9_1">
    <vt:lpwstr>http://www.zotero.org/styles/vancouver</vt:lpwstr>
  </property>
  <property fmtid="{D5CDD505-2E9C-101B-9397-08002B2CF9AE}" pid="24" name="Mendeley Recent Style Name 9_1">
    <vt:lpwstr>Vancouver</vt:lpwstr>
  </property>
</Properties>
</file>